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6E4024" w14:textId="458B8C47" w:rsidR="00DF076A" w:rsidRDefault="00863DF7" w:rsidP="009778C1">
      <w:pPr>
        <w:pStyle w:val="Title"/>
      </w:pPr>
      <w:bookmarkStart w:id="0" w:name="_GoBack"/>
      <w:bookmarkEnd w:id="0"/>
      <w:r w:rsidRPr="009C34F2">
        <w:t xml:space="preserve">Application of corrected selectivity </w:t>
      </w:r>
      <w:r w:rsidR="00F0163E">
        <w:t xml:space="preserve">to refine/identify/improve </w:t>
      </w:r>
      <w:r w:rsidRPr="009C34F2">
        <w:t>spatial growth patterns</w:t>
      </w:r>
      <w:r w:rsidR="00F0163E">
        <w:t>/variation</w:t>
      </w:r>
      <w:r w:rsidRPr="009C34F2">
        <w:t xml:space="preserve"> in </w:t>
      </w:r>
      <w:r w:rsidR="00934441">
        <w:t xml:space="preserve">northeast </w:t>
      </w:r>
      <w:r w:rsidRPr="009C34F2">
        <w:t>pacific sablefish (</w:t>
      </w:r>
      <w:proofErr w:type="spellStart"/>
      <w:r w:rsidRPr="00357218">
        <w:rPr>
          <w:i/>
        </w:rPr>
        <w:t>Anoplopoma</w:t>
      </w:r>
      <w:proofErr w:type="spellEnd"/>
      <w:r w:rsidRPr="009C34F2">
        <w:t xml:space="preserve"> </w:t>
      </w:r>
      <w:r w:rsidRPr="00357218">
        <w:rPr>
          <w:i/>
        </w:rPr>
        <w:t>fimbria</w:t>
      </w:r>
      <w:r w:rsidRPr="009C34F2">
        <w:t>)</w:t>
      </w:r>
    </w:p>
    <w:p w14:paraId="458A3F98" w14:textId="2356FBDC" w:rsidR="00F0163E" w:rsidRDefault="00F0163E" w:rsidP="00F0163E">
      <w:r>
        <w:t>Or</w:t>
      </w:r>
    </w:p>
    <w:p w14:paraId="6055B6F9" w14:textId="2807F7A1" w:rsidR="00F0163E" w:rsidRPr="00F0163E" w:rsidRDefault="00F0163E" w:rsidP="00934441">
      <w:pPr>
        <w:pStyle w:val="Title"/>
      </w:pPr>
      <w:r>
        <w:t>Selectivity Correction does/does not markedly improve</w:t>
      </w:r>
      <w:r w:rsidR="00357218">
        <w:t xml:space="preserve"> detection of</w:t>
      </w:r>
      <w:r>
        <w:t xml:space="preserve"> spatial growth variation</w:t>
      </w:r>
      <w:r w:rsidR="00357218">
        <w:t xml:space="preserve"> in </w:t>
      </w:r>
      <w:r w:rsidR="00934441">
        <w:t>northeast pacific sablefish</w:t>
      </w:r>
    </w:p>
    <w:p w14:paraId="4843231E" w14:textId="0C91E807" w:rsidR="00863DF7" w:rsidRPr="004906F5" w:rsidRDefault="00863DF7" w:rsidP="009778C1">
      <w:r w:rsidRPr="004906F5">
        <w:t xml:space="preserve">Maia </w:t>
      </w:r>
      <w:proofErr w:type="spellStart"/>
      <w:r w:rsidRPr="004906F5">
        <w:t>Kapur</w:t>
      </w:r>
      <w:proofErr w:type="spellEnd"/>
      <w:r w:rsidRPr="004906F5">
        <w:t xml:space="preserve">, Melissa </w:t>
      </w:r>
      <w:proofErr w:type="spellStart"/>
      <w:r w:rsidRPr="004906F5">
        <w:t>Haltuch</w:t>
      </w:r>
      <w:proofErr w:type="spellEnd"/>
      <w:r w:rsidRPr="004906F5">
        <w:t>, [others], Andre Punt</w:t>
      </w:r>
    </w:p>
    <w:p w14:paraId="547F0911" w14:textId="62E8F943" w:rsidR="001A1B0A" w:rsidRPr="004906F5" w:rsidRDefault="001A1B0A" w:rsidP="009778C1">
      <w:r w:rsidRPr="004906F5">
        <w:t xml:space="preserve">Keywords: growth, von </w:t>
      </w:r>
      <w:proofErr w:type="spellStart"/>
      <w:r w:rsidR="004B3FA4">
        <w:t>B</w:t>
      </w:r>
      <w:r w:rsidRPr="004906F5">
        <w:t>ertalanffy</w:t>
      </w:r>
      <w:proofErr w:type="spellEnd"/>
      <w:r w:rsidRPr="004906F5">
        <w:t>, stock assessment, sablefish, spatial variability</w:t>
      </w:r>
      <w:r w:rsidR="00040589">
        <w:t>, selectivity</w:t>
      </w:r>
    </w:p>
    <w:p w14:paraId="68B57729" w14:textId="1E0EEC23" w:rsidR="001A1B0A" w:rsidRPr="004906F5" w:rsidRDefault="00F82EB2" w:rsidP="009778C1">
      <w:pPr>
        <w:pStyle w:val="Heading1"/>
      </w:pPr>
      <w:r>
        <w:t>Abstract</w:t>
      </w:r>
    </w:p>
    <w:p w14:paraId="3F7417CB" w14:textId="33856D1D" w:rsidR="001A1B0A" w:rsidRPr="004906F5" w:rsidRDefault="001A1B0A" w:rsidP="009778C1">
      <w:pPr>
        <w:pStyle w:val="Heading1"/>
      </w:pPr>
      <w:r w:rsidRPr="004906F5">
        <w:t>Introduction</w:t>
      </w:r>
    </w:p>
    <w:p w14:paraId="17803C7F" w14:textId="44B50EF3" w:rsidR="00416528" w:rsidRPr="004906F5" w:rsidRDefault="00015DE8" w:rsidP="009778C1">
      <w:r w:rsidRPr="004906F5">
        <w:t>Sablefish (</w:t>
      </w:r>
      <w:proofErr w:type="spellStart"/>
      <w:r w:rsidRPr="004906F5">
        <w:rPr>
          <w:i/>
        </w:rPr>
        <w:t>Anoplopoma</w:t>
      </w:r>
      <w:proofErr w:type="spellEnd"/>
      <w:r w:rsidRPr="004906F5">
        <w:rPr>
          <w:i/>
        </w:rPr>
        <w:t xml:space="preserve"> fimbria</w:t>
      </w:r>
      <w:r w:rsidRPr="004906F5">
        <w:t xml:space="preserve">) are a highly mobile, long-lived, valuable groundfish that have high movement rates (10 – 88% annual movement probabilities across Alaska, </w:t>
      </w:r>
      <w:r w:rsidR="00624B17">
        <w:fldChar w:fldCharType="begin" w:fldLock="1"/>
      </w:r>
      <w:r w:rsidR="00EC5D55">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c2cee9fe-b0d3-4128-a885-16c8a7511c4d"]}],"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rsidR="00624B17">
        <w:fldChar w:fldCharType="separate"/>
      </w:r>
      <w:r w:rsidR="00624B17" w:rsidRPr="00624B17">
        <w:rPr>
          <w:noProof/>
        </w:rPr>
        <w:t xml:space="preserve">Hanselman </w:t>
      </w:r>
      <w:r w:rsidR="00934441">
        <w:rPr>
          <w:noProof/>
        </w:rPr>
        <w:t>et al. 2015)</w:t>
      </w:r>
      <w:r w:rsidR="00624B17">
        <w:fldChar w:fldCharType="end"/>
      </w:r>
      <w:r w:rsidR="00624B17">
        <w:t xml:space="preserve"> </w:t>
      </w:r>
      <w:r w:rsidRPr="004906F5">
        <w:t>and range from Southern California to the Bering Sea. Concurrent sablefish population declines across the entire range during the past few decades have increased concern about the populations’ status and causes of this downward trend. Traditionally, sablefish stock assessment and management has occurred independently at regional scales, namely Alaska</w:t>
      </w:r>
      <w:r w:rsidR="00E21EB4" w:rsidRPr="004906F5">
        <w:t xml:space="preserve">, </w:t>
      </w:r>
      <w:r w:rsidRPr="004906F5">
        <w:t>British Columbia</w:t>
      </w:r>
      <w:r w:rsidR="008074A5" w:rsidRPr="004906F5">
        <w:t xml:space="preserve">, </w:t>
      </w:r>
      <w:r w:rsidRPr="004906F5">
        <w:t>and the US West Coast</w:t>
      </w:r>
      <w:r w:rsidR="008074A5" w:rsidRPr="004906F5">
        <w:t>, assuming</w:t>
      </w:r>
      <w:r w:rsidRPr="004906F5">
        <w:t xml:space="preserve"> that these are closed stocks. However, recent genetic work has shown that NE Pacific sablefish are not genetically distinct between these traditional management areas </w:t>
      </w:r>
      <w:r w:rsidRPr="004906F5">
        <w:fldChar w:fldCharType="begin" w:fldLock="1"/>
      </w:r>
      <w:r w:rsidR="007E7B4A">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rsidRPr="004906F5">
        <w:fldChar w:fldCharType="separate"/>
      </w:r>
      <w:r w:rsidR="00624B17" w:rsidRPr="00624B17">
        <w:rPr>
          <w:noProof/>
        </w:rPr>
        <w:t>(Jasonowicz et al., 2017)</w:t>
      </w:r>
      <w:r w:rsidRPr="004906F5">
        <w:fldChar w:fldCharType="end"/>
      </w:r>
      <w:r w:rsidRPr="004906F5">
        <w:t>, though there is evidence for differences in growth rate and size-at-maturity throughout the range</w:t>
      </w:r>
      <w:r w:rsidR="004973C8">
        <w:t xml:space="preserve"> </w:t>
      </w:r>
      <w:r w:rsidR="004973C8">
        <w:fldChar w:fldCharType="begin" w:fldLock="1"/>
      </w:r>
      <w:r w:rsidR="004973C8">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operties":{"noteIndex":0},"schema":"https://github.com/citation-style-language/schema/raw/master/csl-citation.json"}</w:instrText>
      </w:r>
      <w:r w:rsidR="004973C8">
        <w:fldChar w:fldCharType="separate"/>
      </w:r>
      <w:r w:rsidR="004973C8" w:rsidRPr="004973C8">
        <w:rPr>
          <w:noProof/>
        </w:rPr>
        <w:t>(McDevitt, 1990)</w:t>
      </w:r>
      <w:r w:rsidR="004973C8">
        <w:fldChar w:fldCharType="end"/>
      </w:r>
      <w:r w:rsidR="004973C8">
        <w:t>.</w:t>
      </w:r>
      <w:r w:rsidRPr="004906F5">
        <w:t xml:space="preserve"> </w:t>
      </w:r>
      <w:r w:rsidR="00416528" w:rsidRPr="004906F5">
        <w:t xml:space="preserve">This suggests that the current delineation of assessment and management regions is incongruent with the stock’s actual spatial </w:t>
      </w:r>
      <w:r w:rsidR="00055CBF" w:rsidRPr="004906F5">
        <w:t>structure and</w:t>
      </w:r>
      <w:r w:rsidR="00416528" w:rsidRPr="004906F5">
        <w:t xml:space="preserve"> motivates research that would enable the construction of a population dynamics model which represents the spatial heterogeneity of sablefish throughout their range.</w:t>
      </w:r>
    </w:p>
    <w:p w14:paraId="3BB01433" w14:textId="260026EE" w:rsidR="00416528" w:rsidRPr="00C56542" w:rsidRDefault="00347759" w:rsidP="009778C1">
      <w:pPr>
        <w:rPr>
          <w:i/>
        </w:rPr>
      </w:pPr>
      <w:r w:rsidRPr="004906F5">
        <w:t>Growth rates of fish within a population</w:t>
      </w:r>
      <w:r w:rsidR="008074A5" w:rsidRPr="004906F5">
        <w:t xml:space="preserve">, which </w:t>
      </w:r>
      <w:r w:rsidRPr="004906F5">
        <w:t>are</w:t>
      </w:r>
      <w:r w:rsidR="008074A5" w:rsidRPr="004906F5">
        <w:t xml:space="preserve"> generally parameterized using the von </w:t>
      </w:r>
      <w:proofErr w:type="spellStart"/>
      <w:r w:rsidRPr="004906F5">
        <w:t>Bertalanffy</w:t>
      </w:r>
      <w:proofErr w:type="spellEnd"/>
      <w:r w:rsidRPr="004906F5">
        <w:t xml:space="preserve"> growth function </w:t>
      </w:r>
      <w:r w:rsidRPr="004906F5">
        <w:fldChar w:fldCharType="begin" w:fldLock="1"/>
      </w:r>
      <w:r w:rsidR="007E7B4A">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Pr="004906F5">
        <w:fldChar w:fldCharType="separate"/>
      </w:r>
      <w:r w:rsidRPr="004906F5">
        <w:rPr>
          <w:noProof/>
        </w:rPr>
        <w:t>(VBGF, von Bertalanffy, 1957)</w:t>
      </w:r>
      <w:r w:rsidRPr="004906F5">
        <w:fldChar w:fldCharType="end"/>
      </w:r>
      <w:r w:rsidR="00015DE8" w:rsidRPr="004906F5">
        <w:t xml:space="preserve"> </w:t>
      </w:r>
      <w:r w:rsidR="008074A5" w:rsidRPr="004906F5">
        <w:t xml:space="preserve">can be influential on stock assessment results </w:t>
      </w:r>
      <w:r w:rsidR="00805C18">
        <w:fldChar w:fldCharType="begin" w:fldLock="1"/>
      </w:r>
      <w:r w:rsidR="008C7E57">
        <w:instrText>ADDIN CSL_CITATION {"citationItems":[{"id":"ITEM-1","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1","issue":"1-3","issued":{"date-parts":[["2003"]]},"page":"391-409","title":"The performance of a size-structured stock assessment method in the face of spatial heterogeneity in growth","type":"article-journal","volume":"65"},"uris":["http://www.mendeley.com/documents/?uuid=ccec883d-f0fc-4ade-8941-eadb27f2478f"]}],"mendeley":{"formattedCitation":"(Punt, 2003)","plainTextFormattedCitation":"(Punt, 2003)","previouslyFormattedCitation":"(Punt, 2003)"},"properties":{"noteIndex":0},"schema":"https://github.com/citation-style-language/schema/raw/master/csl-citation.json"}</w:instrText>
      </w:r>
      <w:r w:rsidR="00805C18">
        <w:fldChar w:fldCharType="separate"/>
      </w:r>
      <w:r w:rsidR="00805C18" w:rsidRPr="00805C18">
        <w:rPr>
          <w:noProof/>
        </w:rPr>
        <w:t>(Punt, 2003)</w:t>
      </w:r>
      <w:r w:rsidR="00805C18">
        <w:fldChar w:fldCharType="end"/>
      </w:r>
      <w:r w:rsidR="00805C18">
        <w:t xml:space="preserve">. </w:t>
      </w:r>
      <w:r w:rsidR="00416528" w:rsidRPr="004906F5">
        <w:t xml:space="preserve">Parameter estimates for sablefish are usually based on survey data acquired </w:t>
      </w:r>
      <w:r w:rsidR="00564486">
        <w:t xml:space="preserve">from </w:t>
      </w:r>
      <w:r w:rsidR="0059460E">
        <w:t xml:space="preserve">chartered commercial </w:t>
      </w:r>
      <w:r w:rsidR="00564486">
        <w:t xml:space="preserve">trawl or longline </w:t>
      </w:r>
      <w:r w:rsidR="0059460E">
        <w:t xml:space="preserve">vessels </w:t>
      </w:r>
      <w:r w:rsidR="00416528" w:rsidRPr="004906F5">
        <w:t>(</w:t>
      </w:r>
      <w:r w:rsidR="00CF44FC">
        <w:fldChar w:fldCharType="begin"/>
      </w:r>
      <w:r w:rsidR="00CF44FC">
        <w:instrText xml:space="preserve"> REF _Ref525720559 \h </w:instrText>
      </w:r>
      <w:r w:rsidR="00CF44FC">
        <w:fldChar w:fldCharType="separate"/>
      </w:r>
      <w:r w:rsidR="00CF44FC">
        <w:t xml:space="preserve">Table </w:t>
      </w:r>
      <w:r w:rsidR="00CF44FC">
        <w:rPr>
          <w:noProof/>
        </w:rPr>
        <w:t>1</w:t>
      </w:r>
      <w:r w:rsidR="00CF44FC">
        <w:fldChar w:fldCharType="end"/>
      </w:r>
      <w:r w:rsidR="00416528" w:rsidRPr="004906F5">
        <w:t>).</w:t>
      </w:r>
      <w:r w:rsidR="00956016" w:rsidRPr="004906F5">
        <w:t xml:space="preserve"> It is preferable to obtain estimates from a survey, because </w:t>
      </w:r>
      <w:r w:rsidR="0059460E">
        <w:t xml:space="preserve">fishery-dependent information can be heavily biased due to targeting or gear selectivity </w:t>
      </w:r>
      <w:r w:rsidR="0059460E">
        <w:fldChar w:fldCharType="begin" w:fldLock="1"/>
      </w:r>
      <w:r w:rsidR="00805C18">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 = 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ba16e96f-edb8-4d04-adab-daae5adb0e9f"]}],"mendeley":{"formattedCitation":"(Ricker, 1969)","plainTextFormattedCitation":"(Ricker, 1969)","previouslyFormattedCitation":"(Ricker, 1969)"},"properties":{"noteIndex":0},"schema":"https://github.com/citation-style-language/schema/raw/master/csl-citation.json"}</w:instrText>
      </w:r>
      <w:r w:rsidR="0059460E">
        <w:fldChar w:fldCharType="separate"/>
      </w:r>
      <w:r w:rsidR="0059460E" w:rsidRPr="0059460E">
        <w:rPr>
          <w:noProof/>
        </w:rPr>
        <w:t>(Ricker, 1969)</w:t>
      </w:r>
      <w:r w:rsidR="0059460E">
        <w:fldChar w:fldCharType="end"/>
      </w:r>
      <w:r w:rsidR="00956016" w:rsidRPr="004906F5">
        <w:t>.</w:t>
      </w:r>
      <w:r w:rsidR="00C56542">
        <w:t xml:space="preserve"> </w:t>
      </w:r>
      <w:r w:rsidR="00C56542">
        <w:rPr>
          <w:i/>
        </w:rPr>
        <w:t>More detail here on</w:t>
      </w:r>
      <w:r w:rsidR="00C56542" w:rsidRPr="00C56542">
        <w:rPr>
          <w:i/>
        </w:rPr>
        <w:t xml:space="preserve"> survey data acquisition and observed regional stratification; include map of regions.</w:t>
      </w:r>
    </w:p>
    <w:p w14:paraId="4EEA42CE" w14:textId="07FBB6BD" w:rsidR="008074A5" w:rsidRPr="004906F5" w:rsidRDefault="008074A5" w:rsidP="009778C1">
      <w:r w:rsidRPr="004906F5">
        <w:t xml:space="preserve">There has been a resurgence of efforts to quantify spatial growth variability for several managed species, including </w:t>
      </w:r>
      <w:r w:rsidR="00234EF2">
        <w:t xml:space="preserve">Gulf </w:t>
      </w:r>
      <w:r w:rsidR="00DC591D">
        <w:t>S</w:t>
      </w:r>
      <w:r w:rsidR="00234EF2">
        <w:t xml:space="preserve">heepshead </w:t>
      </w:r>
      <w:r w:rsidR="00234EF2">
        <w:fldChar w:fldCharType="begin" w:fldLock="1"/>
      </w:r>
      <w:r w:rsidR="00234EF2">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rsidR="00234EF2">
        <w:fldChar w:fldCharType="separate"/>
      </w:r>
      <w:r w:rsidR="00234EF2" w:rsidRPr="00234EF2">
        <w:rPr>
          <w:noProof/>
        </w:rPr>
        <w:t>(Adams et al., 2018)</w:t>
      </w:r>
      <w:r w:rsidR="00234EF2">
        <w:fldChar w:fldCharType="end"/>
      </w:r>
      <w:r w:rsidR="00234EF2">
        <w:t xml:space="preserve"> and northern rock sole </w:t>
      </w:r>
      <w:r w:rsidR="00234EF2">
        <w:fldChar w:fldCharType="begin" w:fldLock="1"/>
      </w:r>
      <w:r w:rsidR="00EC5D55">
        <w:instrText>ADDIN CSL_CITATION {"citationItems":[{"id":"ITEM-1","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1","issue":"3","issued":{"date-parts":[["2006"]]},"page":"905-919","title":"Temporal and spatial variation in potential and realized growth rates of age-0 year northern rock sole","type":"article-journal","volume":"68"},"uris":["http://www.mendeley.com/documents/?uuid=4281a74d-8016-4b7c-92f2-37e29a7374ea"]}],"mendeley":{"formattedCitation":"(Hurst and Abookire, 2006)","plainTextFormattedCitation":"(Hurst and Abookire, 2006)","previouslyFormattedCitation":"(Hurst and Abookire, 2006)"},"properties":{"noteIndex":0},"schema":"https://github.com/citation-style-language/schema/raw/master/csl-citation.json"}</w:instrText>
      </w:r>
      <w:r w:rsidR="00234EF2">
        <w:fldChar w:fldCharType="separate"/>
      </w:r>
      <w:r w:rsidR="00234EF2" w:rsidRPr="00234EF2">
        <w:rPr>
          <w:noProof/>
        </w:rPr>
        <w:t>(Hurst and Abookire, 2006)</w:t>
      </w:r>
      <w:r w:rsidR="00234EF2">
        <w:fldChar w:fldCharType="end"/>
      </w:r>
      <w:r w:rsidRPr="004906F5">
        <w:t xml:space="preserve"> though very few </w:t>
      </w:r>
      <w:r w:rsidR="008849C3" w:rsidRPr="004906F5">
        <w:t>have tested whether or if the application of selectivity-based corrections can further improve model fit when para</w:t>
      </w:r>
      <w:r w:rsidR="000E651C" w:rsidRPr="004906F5">
        <w:t xml:space="preserve">meters are estimated </w:t>
      </w:r>
      <w:r w:rsidR="00D949F9" w:rsidRPr="004906F5">
        <w:t>on a spatial basis.</w:t>
      </w:r>
    </w:p>
    <w:p w14:paraId="62FD0B3C" w14:textId="31C10F84" w:rsidR="00956016" w:rsidRPr="004906F5" w:rsidRDefault="00956016" w:rsidP="009778C1">
      <w:r w:rsidRPr="004906F5">
        <w:t xml:space="preserve">The objective of this study was to </w:t>
      </w:r>
      <w:r w:rsidR="008849C3" w:rsidRPr="004906F5">
        <w:t>investigate the performance</w:t>
      </w:r>
      <w:r w:rsidRPr="004906F5">
        <w:t xml:space="preserve"> </w:t>
      </w:r>
      <w:r w:rsidR="008849C3" w:rsidRPr="004906F5">
        <w:t>of</w:t>
      </w:r>
      <w:r w:rsidRPr="004906F5">
        <w:t xml:space="preserve"> a spatially-explicit growth model </w:t>
      </w:r>
      <w:r w:rsidR="008849C3" w:rsidRPr="004906F5">
        <w:t>both with and without selectivity-based corrections as proposed by</w:t>
      </w:r>
      <w:r w:rsidR="00C45993" w:rsidRPr="004906F5">
        <w:t xml:space="preserve"> </w:t>
      </w:r>
      <w:commentRangeStart w:id="1"/>
      <w:commentRangeStart w:id="2"/>
      <w:r w:rsidR="00C45993" w:rsidRPr="004906F5">
        <w:fldChar w:fldCharType="begin" w:fldLock="1"/>
      </w:r>
      <w:r w:rsidR="007E7B4A">
        <w:instrText>ADDIN CSL_CITATION {"citationItems":[{"id":"ITEM-1","itemData":{"ISBN":"0090-0656","ISSN":"00900656","abstract":"Samples of 11,000 King George whiting (Sillaginodes punctata) from the South Australian commercial and recreational catch, supplemented by research samples, were aged from otoliths. Samples were analyzed from three coastal regions and by sex. Most sampling was undertaken at fish processing plants, from which only fish longer than the legal minimum length were obtained. A left-truncated normal distribution of lengths at monthly age was therefore employed as model likelihood. Mean length-at-monthly-age was described by a generalized von Bertalanffy formula with sinusoidal seasonality. Likelihood standard deviation was modeled to vary allometrically with mean length. A range of related formulas (with 6 to 8 parameters) for seasonal mean length at age were compared. In addition to likelihood ratio tests of relative fit, model selection criteria were a minimum occurrence of high uncertainties (&gt;20% SE), of high correlations (&gt;0.9, &gt;0.95, and &gt;0.99) and of parameter estimates at their biological limits, and we sought a model with a minimum number of parameters. A generalized von Bertalanffy formula with to fixed at 0 was chosen. The truncated likelihood alleviated the overestimation bias of mean length at age that would otherwise accrue from catch samples being restricted to legal sizes.","author":[{"dropping-particle":"","family":"McGarvey","given":"Richard","non-dropping-particle":"","parse-names":false,"suffix":""},{"dropping-particle":"","family":"Fowler","given":"Anthony J.","non-dropping-particle":"","parse-names":false,"suffix":""}],"container-title":"Fishery Bulletin","id":"ITEM-1","issue":"3","issued":{"date-parts":[["2002"]]},"page":"545-558","title":"Seasonal growth of King George whiting (Sillaginodes punctata) estimated from length-at-age samples of the legal-size harvest","type":"article-journal","volume":"100"},"uris":["http://www.mendeley.com/documents/?uuid=c6cc9857-235e-434b-8986-55f612320257"]}],"mendeley":{"formattedCitation":"(McGarvey and Fowler, 2002)","manualFormatting":"McGarvey &amp; Fowler, (2002)","plainTextFormattedCitation":"(McGarvey and Fowler, 2002)","previouslyFormattedCitation":"(McGarvey and Fowler, 2002)"},"properties":{"noteIndex":0},"schema":"https://github.com/citation-style-language/schema/raw/master/csl-citation.json"}</w:instrText>
      </w:r>
      <w:r w:rsidR="00C45993" w:rsidRPr="004906F5">
        <w:fldChar w:fldCharType="separate"/>
      </w:r>
      <w:r w:rsidR="00C45993" w:rsidRPr="004906F5">
        <w:rPr>
          <w:noProof/>
        </w:rPr>
        <w:t>McGarvey &amp; Fowler, (2002)</w:t>
      </w:r>
      <w:r w:rsidR="00C45993" w:rsidRPr="004906F5">
        <w:fldChar w:fldCharType="end"/>
      </w:r>
      <w:commentRangeEnd w:id="2"/>
      <w:r w:rsidR="00786E5E">
        <w:rPr>
          <w:rStyle w:val="CommentReference"/>
        </w:rPr>
        <w:commentReference w:id="2"/>
      </w:r>
      <w:r w:rsidR="00C45993" w:rsidRPr="004906F5">
        <w:t>.</w:t>
      </w:r>
      <w:r w:rsidR="00022CBF">
        <w:t xml:space="preserve"> </w:t>
      </w:r>
      <w:commentRangeEnd w:id="1"/>
      <w:r w:rsidR="00FC6A65">
        <w:rPr>
          <w:rStyle w:val="CommentReference"/>
        </w:rPr>
        <w:commentReference w:id="1"/>
      </w:r>
      <w:r w:rsidR="00022CBF">
        <w:t xml:space="preserve">We present the results of this evaluation with the intention of informing future sablefish modeling work </w:t>
      </w:r>
      <w:r w:rsidR="00A9055E">
        <w:t>in the northeast</w:t>
      </w:r>
      <w:r w:rsidR="00022CBF">
        <w:t xml:space="preserve"> Pacific. </w:t>
      </w:r>
    </w:p>
    <w:p w14:paraId="3E4FE6C7" w14:textId="0C155C75" w:rsidR="001A1B0A" w:rsidRPr="004906F5" w:rsidRDefault="001A1B0A" w:rsidP="009778C1">
      <w:pPr>
        <w:pStyle w:val="Heading1"/>
      </w:pPr>
      <w:r w:rsidRPr="004906F5">
        <w:lastRenderedPageBreak/>
        <w:t>Methods</w:t>
      </w:r>
    </w:p>
    <w:p w14:paraId="7C9A0BBA" w14:textId="0D8D8319" w:rsidR="001B234F" w:rsidRPr="004906F5" w:rsidRDefault="00357218" w:rsidP="009778C1">
      <w:pPr>
        <w:pStyle w:val="ListParagraph"/>
        <w:numPr>
          <w:ilvl w:val="1"/>
          <w:numId w:val="1"/>
        </w:numPr>
      </w:pPr>
      <w:r>
        <w:t>Qualitative description</w:t>
      </w:r>
      <w:r w:rsidR="006264A4">
        <w:t xml:space="preserve"> of growth data</w:t>
      </w:r>
    </w:p>
    <w:p w14:paraId="53EA8428" w14:textId="318C56E6" w:rsidR="00F218DA" w:rsidRPr="009778C1" w:rsidRDefault="007E7B4A" w:rsidP="00F218DA">
      <w:pPr>
        <w:rPr>
          <w:rFonts w:eastAsiaTheme="minorEastAsia"/>
        </w:rPr>
      </w:pPr>
      <w:r>
        <w:fldChar w:fldCharType="begin" w:fldLock="1"/>
      </w:r>
      <w:r>
        <w:instrText>ADDIN CSL_CITATION {"citationItems":[{"id":"ITEM-1","itemData":{"DOI":"10.1016/j.fishres.2013.10.023","ISBN":"0165-7836","ISSN":"01657836","abstract":"Growth information is important for stock assessments because it gives an indication of spawning stock biomass in the form of weight or fecundity, which is an important indicator of stock status, as well as being important if fitting to length composition data. Sampling for growth characteristics should include all ages and sizes in the population, but data are often only available from fishery-dependent sampling, which can lead to biased estimates of true underlying population growth parameters because of selectivity, which includes both gear selectivity and availability. Two stock assessments with the potential for biased growth because of dome-shaped selectivity and lack of fishery-independent age data are the Gulf and Atlantic menhaden assessments. The objectives of our study were (1) to develop and test a method to estimate unbiased growth parameters regardless of the selectivity of the gear used to sample ages and lengths and (2) to apply the proposed method to fit unbiased population growth parameters for Gulf and Atlantic menhaden. We propose a method to adjust for the bias in the growth curve parameters and account for missing samples at smaller and larger lengths. The proposed method was tested on simulated data and applied to data for Gulf and Atlantic menhaden. Use of the adjustments was robust and resulted in reduced bias in the growth parameter estimates with accuracy being affected by both sample size and variability in mean length at age. Increasing the sample sizes increased the accuracy of the adjustments (i.e., as the coefficient of variation (CV) for length at age increased, the accuracy of the estimates decreased). For Gulf menhaden, the parameters estimated for the unadjusted growth curve were L∞=240.8, k=0.38, t0=-1.14, and CV of length at age=0.06 (assumed constant) with a total sample size of 366,710 from 1977 to 2011. For Atlantic menhaden, the parameters estimated for the unadjusted growth curve were L∞=350.9, k=0.32, t0=-0.83, and CV of length at age=0.12 (assumed constant) with a total sample size of 480,668 from 1955 to 2011. The adjustment for a maximum length of capture had a large impact on the overall growth parameters for both species, while the adjustment for a minimum length of capture had less impact. Bias in the growth curve parameter estimates can be reduced by using the method outlined to account for selectivity. © 2013.","author":[{"dropping-particle":"","family":"Schueller","given":"Amy M.","non-dropping-particle":"","parse-names":false,"suffix":""},{"dropping-particle":"","family":"Williams","given":"Erik H.","non-dropping-particle":"","parse-names":false,"suffix":""},{"dropping-particle":"","family":"Cheshire","given":"Robin T.","non-dropping-particle":"","parse-names":false,"suffix":""}],"container-title":"Fisheries Research","id":"ITEM-1","issued":{"date-parts":[["2014"]]},"page":"26-39","publisher":"Elsevier B.V.","title":"A proposed, tested, and applied adjustment to account for bias in growth parameter estimates due to selectivity","type":"article-journal","volume":"158"},"uris":["http://www.mendeley.com/documents/?uuid=f48182a6-d64c-4e32-8ebb-62d7337b0a99"]}],"mendeley":{"formattedCitation":"(Schueller et al., 2014)","manualFormatting":"Schueller et al. (2014)","plainTextFormattedCitation":"(Schueller et al., 2014)","previouslyFormattedCitation":"(Schueller et al., 2014)"},"properties":{"noteIndex":0},"schema":"https://github.com/citation-style-language/schema/raw/master/csl-citation.json"}</w:instrText>
      </w:r>
      <w:r>
        <w:fldChar w:fldCharType="separate"/>
      </w:r>
      <w:r w:rsidRPr="007E7B4A">
        <w:rPr>
          <w:noProof/>
        </w:rPr>
        <w:t>Schueller et al.</w:t>
      </w:r>
      <w:r>
        <w:rPr>
          <w:noProof/>
        </w:rPr>
        <w:t xml:space="preserve"> (</w:t>
      </w:r>
      <w:r w:rsidRPr="007E7B4A">
        <w:rPr>
          <w:noProof/>
        </w:rPr>
        <w:t>2014)</w:t>
      </w:r>
      <w:r>
        <w:fldChar w:fldCharType="end"/>
      </w:r>
      <w:r>
        <w:t xml:space="preserve"> </w:t>
      </w:r>
      <w:r w:rsidR="001B234F" w:rsidRPr="004906F5">
        <w:t xml:space="preserve">present an extension to </w:t>
      </w:r>
      <w:r w:rsidR="001B234F" w:rsidRPr="004906F5">
        <w:fldChar w:fldCharType="begin" w:fldLock="1"/>
      </w:r>
      <w:r>
        <w:instrText>ADDIN CSL_CITATION {"citationItems":[{"id":"ITEM-1","itemData":{"ISBN":"0090-0656","ISSN":"00900656","abstract":"Samples of 11,000 King George whiting (Sillaginodes punctata) from the South Australian commercial and recreational catch, supplemented by research samples, were aged from otoliths. Samples were analyzed from three coastal regions and by sex. Most sampling was undertaken at fish processing plants, from which only fish longer than the legal minimum length were obtained. A left-truncated normal distribution of lengths at monthly age was therefore employed as model likelihood. Mean length-at-monthly-age was described by a generalized von Bertalanffy formula with sinusoidal seasonality. Likelihood standard deviation was modeled to vary allometrically with mean length. A range of related formulas (with 6 to 8 parameters) for seasonal mean length at age were compared. In addition to likelihood ratio tests of relative fit, model selection criteria were a minimum occurrence of high uncertainties (&gt;20% SE), of high correlations (&gt;0.9, &gt;0.95, and &gt;0.99) and of parameter estimates at their biological limits, and we sought a model with a minimum number of parameters. A generalized von Bertalanffy formula with to fixed at 0 was chosen. The truncated likelihood alleviated the overestimation bias of mean length at age that would otherwise accrue from catch samples being restricted to legal sizes.","author":[{"dropping-particle":"","family":"McGarvey","given":"Richard","non-dropping-particle":"","parse-names":false,"suffix":""},{"dropping-particle":"","family":"Fowler","given":"Anthony J.","non-dropping-particle":"","parse-names":false,"suffix":""}],"container-title":"Fishery Bulletin","id":"ITEM-1","issue":"3","issued":{"date-parts":[["2002"]]},"page":"545-558","title":"Seasonal growth of King George whiting (Sillaginodes punctata) estimated from length-at-age samples of the legal-size harvest","type":"article-journal","volume":"100"},"uris":["http://www.mendeley.com/documents/?uuid=c6cc9857-235e-434b-8986-55f612320257"]}],"mendeley":{"formattedCitation":"(McGarvey and Fowler, 2002)","manualFormatting":"McGarvey and Fowler (2002)","plainTextFormattedCitation":"(McGarvey and Fowler, 2002)","previouslyFormattedCitation":"(McGarvey and Fowler, 2002)"},"properties":{"noteIndex":0},"schema":"https://github.com/citation-style-language/schema/raw/master/csl-citation.json"}</w:instrText>
      </w:r>
      <w:r w:rsidR="001B234F" w:rsidRPr="004906F5">
        <w:fldChar w:fldCharType="separate"/>
      </w:r>
      <w:r w:rsidR="00624B17" w:rsidRPr="00624B17">
        <w:rPr>
          <w:noProof/>
        </w:rPr>
        <w:t>McGarvey and Fowler</w:t>
      </w:r>
      <w:r>
        <w:rPr>
          <w:noProof/>
        </w:rPr>
        <w:t xml:space="preserve"> (</w:t>
      </w:r>
      <w:r w:rsidR="00624B17" w:rsidRPr="00624B17">
        <w:rPr>
          <w:noProof/>
        </w:rPr>
        <w:t>2002)</w:t>
      </w:r>
      <w:r w:rsidR="001B234F" w:rsidRPr="004906F5">
        <w:fldChar w:fldCharType="end"/>
      </w:r>
      <w:r w:rsidR="001B234F" w:rsidRPr="004906F5">
        <w:t xml:space="preserve"> which adjusts growth estimates for bias in both minimum and maximum size limits, as well as the shape of the selectivity curve. The adjustments involve both a truncation of the normal likelihood function between either the minimum size cutoff and infinity or negative infinity and the maximum size cutoff</w:t>
      </w:r>
      <w:r w:rsidR="00F218DA">
        <w:t xml:space="preserve">. First, a non-truncated normal likelihood is used to evaluate model-estimated lengths at age, which have a per-stratum mean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oMath>
      <w:ins w:id="3" w:author="Punt, Andre (O&amp;A, Hobart)" w:date="2018-09-28T16:50:00Z">
        <w:r w:rsidR="00786E5E">
          <w:rPr>
            <w:rFonts w:eastAsiaTheme="minorEastAsia"/>
          </w:rPr>
          <w:t xml:space="preserve"> THIS IS FOR KNIFE_EDGED SELECTIVITY. A MORE GENERAL VERSION IS </w:t>
        </w:r>
      </w:ins>
      <w:commentRangeStart w:id="4"/>
      <w:ins w:id="5" w:author="Punt, Andre (O&amp;A, Hobart)" w:date="2018-09-28T16:51:00Z">
        <w:r w:rsidR="00786E5E" w:rsidRPr="00786E5E">
          <w:rPr>
            <w:rFonts w:eastAsiaTheme="minorEastAsia"/>
            <w:position w:val="-32"/>
            <w:rPrChange w:id="6" w:author="Punt, Andre (O&amp;A, Hobart)" w:date="2018-09-28T16:54:00Z">
              <w:rPr>
                <w:rFonts w:eastAsiaTheme="minorEastAsia"/>
                <w:position w:val="-4"/>
              </w:rPr>
            </w:rPrChange>
          </w:rPr>
          <w:object w:dxaOrig="6720" w:dyaOrig="740" w14:anchorId="6FEE81E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36pt;height:36.75pt" o:ole="">
              <v:imagedata r:id="rId8" o:title=""/>
            </v:shape>
            <o:OLEObject Type="Embed" ProgID="Equation.DSMT4" ShapeID="_x0000_i1026" DrawAspect="Content" ObjectID="_1599659109" r:id="rId9"/>
          </w:object>
        </w:r>
      </w:ins>
      <w:commentRangeEnd w:id="4"/>
      <w:ins w:id="7" w:author="Punt, Andre (O&amp;A, Hobart)" w:date="2018-09-28T16:56:00Z">
        <w:r w:rsidR="00786E5E">
          <w:rPr>
            <w:rStyle w:val="CommentReference"/>
          </w:rPr>
          <w:commentReference w:id="4"/>
        </w:r>
      </w:ins>
    </w:p>
    <w:p w14:paraId="4290080B" w14:textId="7E925EEE" w:rsidR="00F218DA" w:rsidRPr="00F218DA" w:rsidRDefault="006E0EB2" w:rsidP="006E0EB2">
      <w:pPr>
        <w:pStyle w:val="Caption"/>
        <w:rPr>
          <w:rFonts w:eastAsiaTheme="minorEastAsia"/>
        </w:rPr>
      </w:pPr>
      <w:bookmarkStart w:id="8" w:name="_Ref525720699"/>
      <w:r>
        <w:t xml:space="preserve">Equation </w:t>
      </w:r>
      <w:r w:rsidR="00997CA2">
        <w:rPr>
          <w:noProof/>
        </w:rPr>
        <w:fldChar w:fldCharType="begin"/>
      </w:r>
      <w:r w:rsidR="00997CA2">
        <w:rPr>
          <w:noProof/>
        </w:rPr>
        <w:instrText xml:space="preserve"> SEQ Equation \* ARABIC </w:instrText>
      </w:r>
      <w:r w:rsidR="00997CA2">
        <w:rPr>
          <w:noProof/>
        </w:rPr>
        <w:fldChar w:fldCharType="separate"/>
      </w:r>
      <w:r w:rsidR="004D4C29">
        <w:rPr>
          <w:noProof/>
        </w:rPr>
        <w:t>1</w:t>
      </w:r>
      <w:r w:rsidR="00997CA2">
        <w:rPr>
          <w:noProof/>
        </w:rPr>
        <w:fldChar w:fldCharType="end"/>
      </w:r>
      <w:bookmarkEnd w:id="8"/>
      <w:r>
        <w:t xml:space="preserve"> </w:t>
      </w:r>
      <m:oMath>
        <m:r>
          <w:rPr>
            <w:rFonts w:ascii="Cambria Math" w:hAnsi="Cambria Math"/>
          </w:rPr>
          <m:t xml:space="preserve">likelihood= </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πσ</m:t>
                </m:r>
              </m:e>
            </m:rad>
            <m:sSub>
              <m:sSubPr>
                <m:ctrlPr>
                  <w:rPr>
                    <w:rFonts w:ascii="Cambria Math" w:hAnsi="Cambria Math"/>
                    <w:i/>
                  </w:rPr>
                </m:ctrlPr>
              </m:sSubPr>
              <m:e>
                <m:r>
                  <w:rPr>
                    <w:rFonts w:ascii="Cambria Math" w:hAnsi="Cambria Math"/>
                  </w:rPr>
                  <m:t>a</m:t>
                </m:r>
              </m:e>
              <m:sub>
                <m:r>
                  <w:rPr>
                    <w:rFonts w:ascii="Cambria Math" w:hAnsi="Cambria Math"/>
                  </w:rPr>
                  <m:t>i</m:t>
                </m:r>
              </m:sub>
            </m:sSub>
          </m:den>
        </m:f>
        <m:r>
          <m:rPr>
            <m:sty m:val="p"/>
          </m:rPr>
          <w:rPr>
            <w:rFonts w:ascii="Cambria Math" w:hAnsi="Cambria Math"/>
          </w:rPr>
          <m:t>exp⁡</m:t>
        </m:r>
        <m:d>
          <m:dPr>
            <m:begChr m:val="["/>
            <m:endChr m:val="]"/>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rPr>
                            </m:ctrlPr>
                          </m:sSubPr>
                          <m:e>
                            <m:r>
                              <w:rPr>
                                <w:rFonts w:ascii="Cambria Math" w:hAnsi="Cambria Math"/>
                              </w:rPr>
                              <m:t>L</m:t>
                            </m:r>
                          </m:e>
                          <m:sub>
                            <m:r>
                              <w:rPr>
                                <w:rFonts w:ascii="Cambria Math" w:hAnsi="Cambria Math"/>
                              </w:rPr>
                              <m:t>a</m:t>
                            </m:r>
                          </m:sub>
                        </m:sSub>
                        <m: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num>
                      <m:den>
                        <m:r>
                          <w:rPr>
                            <w:rFonts w:ascii="Cambria Math" w:hAnsi="Cambria Math"/>
                          </w:rPr>
                          <m:t>σ</m:t>
                        </m:r>
                        <m:sSub>
                          <m:sSubPr>
                            <m:ctrlPr>
                              <w:rPr>
                                <w:rFonts w:ascii="Cambria Math" w:hAnsi="Cambria Math"/>
                                <w:i/>
                              </w:rPr>
                            </m:ctrlPr>
                          </m:sSubPr>
                          <m:e>
                            <m:r>
                              <w:rPr>
                                <w:rFonts w:ascii="Cambria Math" w:hAnsi="Cambria Math"/>
                              </w:rPr>
                              <m:t>a</m:t>
                            </m:r>
                          </m:e>
                          <m:sub>
                            <m:r>
                              <w:rPr>
                                <w:rFonts w:ascii="Cambria Math" w:hAnsi="Cambria Math"/>
                              </w:rPr>
                              <m:t>i</m:t>
                            </m:r>
                          </m:sub>
                        </m:sSub>
                      </m:den>
                    </m:f>
                  </m:e>
                </m:d>
              </m:e>
              <m:sup>
                <m:r>
                  <w:rPr>
                    <w:rFonts w:ascii="Cambria Math" w:hAnsi="Cambria Math"/>
                  </w:rPr>
                  <m:t>2</m:t>
                </m:r>
              </m:sup>
            </m:sSup>
          </m:e>
        </m:d>
      </m:oMath>
    </w:p>
    <w:p w14:paraId="2A91599A" w14:textId="450E4828" w:rsidR="00F218DA" w:rsidRPr="003D604A" w:rsidRDefault="00F218DA" w:rsidP="00F218DA">
      <w:pPr>
        <w:rPr>
          <w:rFonts w:eastAsiaTheme="minorEastAsia"/>
        </w:rPr>
      </w:pPr>
      <w:proofErr w:type="gramStart"/>
      <w:r>
        <w:rPr>
          <w:rFonts w:eastAsiaTheme="minorEastAsia"/>
        </w:rPr>
        <w:t xml:space="preserve">Wher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is an individual sample’s age, </w:t>
      </w:r>
      <w:r w:rsidRPr="00B91B45">
        <w:rPr>
          <w:rFonts w:eastAsiaTheme="minorEastAsia"/>
        </w:rPr>
        <w:t xml:space="preserve">and </w:t>
      </w:r>
      <w:r>
        <w:rPr>
          <w:rFonts w:eastAsiaTheme="minorEastAsia"/>
        </w:rPr>
        <w:t>σ</w:t>
      </w:r>
      <w:proofErr w:type="gramEnd"/>
      <w:r w:rsidRPr="00B91B45">
        <w:rPr>
          <w:rFonts w:eastAsiaTheme="minorEastAsia"/>
        </w:rPr>
        <w:t xml:space="preserve"> is the standard deviation in length with age</w:t>
      </w:r>
      <w:r>
        <w:rPr>
          <w:rFonts w:eastAsiaTheme="minorEastAsia"/>
        </w:rPr>
        <w:t xml:space="preserve">. This is the likelihood used when selectivity is assumed to be uniform. To implement the truncations, we divide </w:t>
      </w:r>
      <w:r w:rsidR="006E0EB2">
        <w:rPr>
          <w:rFonts w:eastAsiaTheme="minorEastAsia"/>
        </w:rPr>
        <w:fldChar w:fldCharType="begin"/>
      </w:r>
      <w:r w:rsidR="006E0EB2">
        <w:rPr>
          <w:rFonts w:eastAsiaTheme="minorEastAsia"/>
        </w:rPr>
        <w:instrText xml:space="preserve"> REF _Ref525720699 \h </w:instrText>
      </w:r>
      <w:r w:rsidR="006E0EB2">
        <w:rPr>
          <w:rFonts w:eastAsiaTheme="minorEastAsia"/>
        </w:rPr>
      </w:r>
      <w:r w:rsidR="006E0EB2">
        <w:rPr>
          <w:rFonts w:eastAsiaTheme="minorEastAsia"/>
        </w:rPr>
        <w:fldChar w:fldCharType="separate"/>
      </w:r>
      <w:r w:rsidR="006E0EB2">
        <w:t xml:space="preserve">Equation </w:t>
      </w:r>
      <w:r w:rsidR="006E0EB2">
        <w:rPr>
          <w:noProof/>
        </w:rPr>
        <w:t>1</w:t>
      </w:r>
      <w:r w:rsidR="006E0EB2">
        <w:rPr>
          <w:rFonts w:eastAsiaTheme="minorEastAsia"/>
        </w:rPr>
        <w:fldChar w:fldCharType="end"/>
      </w:r>
      <w:r>
        <w:rPr>
          <w:rFonts w:eastAsiaTheme="minorEastAsia"/>
        </w:rPr>
        <w:t xml:space="preserve"> by </w:t>
      </w:r>
      <w:proofErr w:type="gramStart"/>
      <w:r>
        <w:rPr>
          <w:rFonts w:eastAsiaTheme="minorEastAsia"/>
        </w:rPr>
        <w:t xml:space="preserve">either </w:t>
      </w:r>
      <w:r w:rsidR="004D4C29">
        <w:rPr>
          <w:rFonts w:eastAsiaTheme="minorEastAsia"/>
        </w:rPr>
        <w:t xml:space="preserve"> </w:t>
      </w:r>
      <w:proofErr w:type="gramEnd"/>
      <w:r w:rsidR="004D4C29">
        <w:rPr>
          <w:rFonts w:eastAsiaTheme="minorEastAsia"/>
        </w:rPr>
        <w:fldChar w:fldCharType="begin"/>
      </w:r>
      <w:r w:rsidR="004D4C29">
        <w:rPr>
          <w:rFonts w:eastAsiaTheme="minorEastAsia"/>
        </w:rPr>
        <w:instrText xml:space="preserve"> REF _Ref525720756 \h </w:instrText>
      </w:r>
      <w:r w:rsidR="004D4C29">
        <w:rPr>
          <w:rFonts w:eastAsiaTheme="minorEastAsia"/>
        </w:rPr>
      </w:r>
      <w:r w:rsidR="004D4C29">
        <w:rPr>
          <w:rFonts w:eastAsiaTheme="minorEastAsia"/>
        </w:rPr>
        <w:fldChar w:fldCharType="separate"/>
      </w:r>
      <w:r w:rsidR="004D4C29">
        <w:t xml:space="preserve">Equation </w:t>
      </w:r>
      <w:r w:rsidR="004D4C29">
        <w:rPr>
          <w:noProof/>
        </w:rPr>
        <w:t>2</w:t>
      </w:r>
      <w:r w:rsidR="004D4C29">
        <w:rPr>
          <w:rFonts w:eastAsiaTheme="minorEastAsia"/>
        </w:rPr>
        <w:fldChar w:fldCharType="end"/>
      </w:r>
      <w:r w:rsidR="004D4C29">
        <w:rPr>
          <w:rFonts w:eastAsiaTheme="minorEastAsia"/>
        </w:rPr>
        <w:t xml:space="preserve"> or </w:t>
      </w:r>
      <w:r w:rsidR="004D4C29">
        <w:rPr>
          <w:rFonts w:eastAsiaTheme="minorEastAsia"/>
        </w:rPr>
        <w:fldChar w:fldCharType="begin"/>
      </w:r>
      <w:r w:rsidR="004D4C29">
        <w:rPr>
          <w:rFonts w:eastAsiaTheme="minorEastAsia"/>
        </w:rPr>
        <w:instrText xml:space="preserve"> REF _Ref525720776 \h </w:instrText>
      </w:r>
      <w:r w:rsidR="004D4C29">
        <w:rPr>
          <w:rFonts w:eastAsiaTheme="minorEastAsia"/>
        </w:rPr>
      </w:r>
      <w:r w:rsidR="004D4C29">
        <w:rPr>
          <w:rFonts w:eastAsiaTheme="minorEastAsia"/>
        </w:rPr>
        <w:fldChar w:fldCharType="separate"/>
      </w:r>
      <w:r w:rsidR="004D4C29">
        <w:rPr>
          <w:noProof/>
        </w:rPr>
        <w:t>3</w:t>
      </w:r>
      <w:r w:rsidR="004D4C29">
        <w:rPr>
          <w:rFonts w:eastAsiaTheme="minorEastAsia"/>
        </w:rPr>
        <w:fldChar w:fldCharType="end"/>
      </w:r>
      <w:r>
        <w:rPr>
          <w:rFonts w:eastAsiaTheme="minorEastAsia"/>
        </w:rPr>
        <w:t xml:space="preserve"> if the truncation is to the minimum or maximum size, respectively</w:t>
      </w:r>
      <w:r w:rsidR="00357218">
        <w:rPr>
          <w:rFonts w:eastAsiaTheme="minorEastAsia"/>
        </w:rPr>
        <w:t>, and</w:t>
      </w:r>
      <w:r w:rsidR="003D604A">
        <w:rPr>
          <w:rFonts w:eastAsiaTheme="minorEastAsia"/>
        </w:rPr>
        <w:t xml:space="preserve"> thus</w:t>
      </w:r>
      <w:r w:rsidR="00357218">
        <w:rPr>
          <w:rFonts w:eastAsiaTheme="minorEastAsia"/>
        </w:rPr>
        <w:t xml:space="preserve"> only utilize data which fall within the selectivity bounds of interest</w:t>
      </w:r>
      <w:r w:rsidR="003D604A">
        <w:rPr>
          <w:rFonts w:eastAsiaTheme="minorEastAsia"/>
        </w:rPr>
        <w:t xml:space="preserve">. The denominator for </w:t>
      </w:r>
      <w:r w:rsidR="0044373E">
        <w:rPr>
          <w:rFonts w:eastAsiaTheme="minorEastAsia"/>
        </w:rPr>
        <w:t>d</w:t>
      </w:r>
      <w:r w:rsidR="003D604A">
        <w:rPr>
          <w:rFonts w:eastAsiaTheme="minorEastAsia"/>
        </w:rPr>
        <w:t xml:space="preserve">ome-shaped selectivity is the difference between the right (maximum) and left (minimum) truncations. </w:t>
      </w:r>
      <w:r w:rsidR="003D604A">
        <w:rPr>
          <w:rFonts w:eastAsiaTheme="minorEastAsia"/>
          <w:i/>
        </w:rPr>
        <w:t>Explain how selectivity bounds were arrived at – currently just used 95%CI per stratum.</w:t>
      </w:r>
    </w:p>
    <w:p w14:paraId="6DF0F8BC" w14:textId="5F4FFB5A" w:rsidR="00F218DA" w:rsidRPr="006E0EB2" w:rsidRDefault="006E0EB2" w:rsidP="006E0EB2">
      <w:pPr>
        <w:pStyle w:val="Caption"/>
        <w:rPr>
          <w:rFonts w:eastAsiaTheme="minorEastAsia"/>
        </w:rPr>
      </w:pPr>
      <w:bookmarkStart w:id="9" w:name="_Ref525720756"/>
      <w:r>
        <w:t xml:space="preserve">Equation </w:t>
      </w:r>
      <w:r w:rsidR="00997CA2">
        <w:rPr>
          <w:noProof/>
        </w:rPr>
        <w:fldChar w:fldCharType="begin"/>
      </w:r>
      <w:r w:rsidR="00997CA2">
        <w:rPr>
          <w:noProof/>
        </w:rPr>
        <w:instrText xml:space="preserve"> SEQ Equation \* ARABIC </w:instrText>
      </w:r>
      <w:r w:rsidR="00997CA2">
        <w:rPr>
          <w:noProof/>
        </w:rPr>
        <w:fldChar w:fldCharType="separate"/>
      </w:r>
      <w:r w:rsidR="004D4C29">
        <w:rPr>
          <w:noProof/>
        </w:rPr>
        <w:t>2</w:t>
      </w:r>
      <w:r w:rsidR="00997CA2">
        <w:rPr>
          <w:noProof/>
        </w:rPr>
        <w:fldChar w:fldCharType="end"/>
      </w:r>
      <w:bookmarkEnd w:id="9"/>
      <w:r>
        <w:t xml:space="preserve"> </w:t>
      </w:r>
      <m:oMath>
        <m:r>
          <w:rPr>
            <w:rFonts w:ascii="Cambria Math" w:hAnsi="Cambria Math"/>
          </w:rPr>
          <m:t>likelihood=1-</m:t>
        </m:r>
        <m:nary>
          <m:naryPr>
            <m:limLoc m:val="subSup"/>
            <m:ctrlPr>
              <w:rPr>
                <w:rFonts w:ascii="Cambria Math" w:hAnsi="Cambria Math"/>
                <w:i/>
              </w:rPr>
            </m:ctrlPr>
          </m:naryPr>
          <m:sub>
            <m:r>
              <w:rPr>
                <w:rFonts w:ascii="Cambria Math" w:hAnsi="Cambria Math"/>
              </w:rPr>
              <m:t>min</m:t>
            </m:r>
          </m:sub>
          <m:sup>
            <m:r>
              <w:rPr>
                <w:rFonts w:ascii="Cambria Math" w:hAnsi="Cambria Math"/>
              </w:rPr>
              <m:t>∞</m:t>
            </m:r>
          </m:sup>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πσ</m:t>
                    </m:r>
                  </m:e>
                </m:rad>
                <m:sSub>
                  <m:sSubPr>
                    <m:ctrlPr>
                      <w:rPr>
                        <w:rFonts w:ascii="Cambria Math" w:hAnsi="Cambria Math"/>
                        <w:i/>
                      </w:rPr>
                    </m:ctrlPr>
                  </m:sSubPr>
                  <m:e>
                    <m:r>
                      <w:rPr>
                        <w:rFonts w:ascii="Cambria Math" w:hAnsi="Cambria Math"/>
                      </w:rPr>
                      <m:t>a</m:t>
                    </m:r>
                  </m:e>
                  <m:sub>
                    <m:r>
                      <w:rPr>
                        <w:rFonts w:ascii="Cambria Math" w:hAnsi="Cambria Math"/>
                      </w:rPr>
                      <m:t>i</m:t>
                    </m:r>
                  </m:sub>
                </m:sSub>
              </m:den>
            </m:f>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i/>
                      </w:rPr>
                    </m:ctrlPr>
                  </m:dPr>
                  <m:e>
                    <m:r>
                      <m:rPr>
                        <m:sty m:val="p"/>
                      </m:rPr>
                      <w:rPr>
                        <w:rStyle w:val="CommentReference"/>
                        <w:iCs w:val="0"/>
                      </w:rPr>
                      <w:commentReference w:id="10"/>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rPr>
                                    </m:ctrlPr>
                                  </m:sSubPr>
                                  <m:e>
                                    <m:r>
                                      <w:rPr>
                                        <w:rFonts w:ascii="Cambria Math" w:hAnsi="Cambria Math"/>
                                      </w:rPr>
                                      <m:t>L</m:t>
                                    </m:r>
                                  </m:e>
                                  <m:sub>
                                    <m:r>
                                      <w:rPr>
                                        <w:rFonts w:ascii="Cambria Math" w:hAnsi="Cambria Math"/>
                                      </w:rPr>
                                      <m:t>a</m:t>
                                    </m:r>
                                  </m:sub>
                                </m:sSub>
                                <m: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num>
                              <m:den>
                                <m:r>
                                  <w:rPr>
                                    <w:rFonts w:ascii="Cambria Math" w:hAnsi="Cambria Math"/>
                                  </w:rPr>
                                  <m:t>σ</m:t>
                                </m:r>
                                <m:sSub>
                                  <m:sSubPr>
                                    <m:ctrlPr>
                                      <w:rPr>
                                        <w:rFonts w:ascii="Cambria Math" w:hAnsi="Cambria Math"/>
                                        <w:i/>
                                      </w:rPr>
                                    </m:ctrlPr>
                                  </m:sSubPr>
                                  <m:e>
                                    <m:r>
                                      <w:rPr>
                                        <w:rFonts w:ascii="Cambria Math" w:hAnsi="Cambria Math"/>
                                      </w:rPr>
                                      <m:t>a</m:t>
                                    </m:r>
                                  </m:e>
                                  <m:sub>
                                    <m:r>
                                      <w:rPr>
                                        <w:rFonts w:ascii="Cambria Math" w:hAnsi="Cambria Math"/>
                                      </w:rPr>
                                      <m:t>i</m:t>
                                    </m:r>
                                  </m:sub>
                                </m:sSub>
                              </m:den>
                            </m:f>
                          </m:e>
                        </m:d>
                      </m:e>
                      <m:sup>
                        <m:r>
                          <w:rPr>
                            <w:rFonts w:ascii="Cambria Math" w:hAnsi="Cambria Math"/>
                          </w:rPr>
                          <m:t>2</m:t>
                        </m:r>
                      </m:sup>
                    </m:sSup>
                  </m:e>
                </m:d>
                <m:r>
                  <w:rPr>
                    <w:rFonts w:ascii="Cambria Math" w:hAnsi="Cambria Math"/>
                  </w:rPr>
                  <m:t>dL</m:t>
                </m:r>
              </m:e>
            </m:func>
          </m:e>
        </m:nary>
        <m:r>
          <w:rPr>
            <w:rFonts w:ascii="Cambria Math" w:hAnsi="Cambria Math"/>
          </w:rPr>
          <m:t xml:space="preserve"> </m:t>
        </m:r>
      </m:oMath>
    </w:p>
    <w:p w14:paraId="28426AF9" w14:textId="79BF54D2" w:rsidR="001B234F" w:rsidRPr="006E0EB2" w:rsidRDefault="006E0EB2" w:rsidP="006E0EB2">
      <w:pPr>
        <w:pStyle w:val="Caption"/>
        <w:rPr>
          <w:rFonts w:eastAsiaTheme="minorEastAsia"/>
        </w:rPr>
      </w:pPr>
      <w:bookmarkStart w:id="11" w:name="_Ref525720776"/>
      <w:r>
        <w:t xml:space="preserve">Equation </w:t>
      </w:r>
      <w:r w:rsidR="00997CA2">
        <w:rPr>
          <w:noProof/>
        </w:rPr>
        <w:fldChar w:fldCharType="begin"/>
      </w:r>
      <w:r w:rsidR="00997CA2">
        <w:rPr>
          <w:noProof/>
        </w:rPr>
        <w:instrText xml:space="preserve"> SEQ Equation \* ARABIC </w:instrText>
      </w:r>
      <w:r w:rsidR="00997CA2">
        <w:rPr>
          <w:noProof/>
        </w:rPr>
        <w:fldChar w:fldCharType="separate"/>
      </w:r>
      <w:r w:rsidR="004D4C29">
        <w:rPr>
          <w:noProof/>
        </w:rPr>
        <w:t>3</w:t>
      </w:r>
      <w:r w:rsidR="00997CA2">
        <w:rPr>
          <w:noProof/>
        </w:rPr>
        <w:fldChar w:fldCharType="end"/>
      </w:r>
      <w:bookmarkEnd w:id="11"/>
      <w:r>
        <w:t xml:space="preserve"> </w:t>
      </w:r>
      <m:oMath>
        <m:r>
          <w:rPr>
            <w:rFonts w:ascii="Cambria Math" w:hAnsi="Cambria Math"/>
          </w:rPr>
          <m:t>likelihood=</m:t>
        </m:r>
        <m:nary>
          <m:naryPr>
            <m:limLoc m:val="subSup"/>
            <m:ctrlPr>
              <w:rPr>
                <w:rFonts w:ascii="Cambria Math" w:hAnsi="Cambria Math"/>
                <w:i/>
              </w:rPr>
            </m:ctrlPr>
          </m:naryPr>
          <m:sub>
            <m:r>
              <w:rPr>
                <w:rFonts w:ascii="Cambria Math" w:hAnsi="Cambria Math"/>
              </w:rPr>
              <m:t>-∞</m:t>
            </m:r>
          </m:sub>
          <m:sup>
            <m:r>
              <w:rPr>
                <w:rFonts w:ascii="Cambria Math" w:hAnsi="Cambria Math"/>
              </w:rPr>
              <m:t>max</m:t>
            </m:r>
          </m:sup>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πσ</m:t>
                    </m:r>
                  </m:e>
                </m:rad>
                <m:sSub>
                  <m:sSubPr>
                    <m:ctrlPr>
                      <w:rPr>
                        <w:rFonts w:ascii="Cambria Math" w:hAnsi="Cambria Math"/>
                        <w:i/>
                      </w:rPr>
                    </m:ctrlPr>
                  </m:sSubPr>
                  <m:e>
                    <m:r>
                      <w:rPr>
                        <w:rFonts w:ascii="Cambria Math" w:hAnsi="Cambria Math"/>
                      </w:rPr>
                      <m:t>a</m:t>
                    </m:r>
                  </m:e>
                  <m:sub>
                    <m:r>
                      <w:rPr>
                        <w:rFonts w:ascii="Cambria Math" w:hAnsi="Cambria Math"/>
                      </w:rPr>
                      <m:t>i</m:t>
                    </m:r>
                  </m:sub>
                </m:sSub>
              </m:den>
            </m:f>
            <m:r>
              <m:rPr>
                <m:sty m:val="p"/>
              </m:rPr>
              <w:rPr>
                <w:rFonts w:ascii="Cambria Math" w:hAnsi="Cambria Math"/>
              </w:rPr>
              <m:t>exp⁡</m:t>
            </m:r>
            <m:d>
              <m:dPr>
                <m:begChr m:val="["/>
                <m:endChr m:val="]"/>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rPr>
                                </m:ctrlPr>
                              </m:sSubPr>
                              <m:e>
                                <m:r>
                                  <w:rPr>
                                    <w:rFonts w:ascii="Cambria Math" w:hAnsi="Cambria Math"/>
                                  </w:rPr>
                                  <m:t>L</m:t>
                                </m:r>
                              </m:e>
                              <m:sub>
                                <m:r>
                                  <w:rPr>
                                    <w:rFonts w:ascii="Cambria Math" w:hAnsi="Cambria Math"/>
                                  </w:rPr>
                                  <m:t>a</m:t>
                                </m:r>
                              </m:sub>
                            </m:sSub>
                            <m: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num>
                          <m:den>
                            <m:r>
                              <w:rPr>
                                <w:rFonts w:ascii="Cambria Math" w:hAnsi="Cambria Math"/>
                              </w:rPr>
                              <m:t>σ</m:t>
                            </m:r>
                            <m:sSub>
                              <m:sSubPr>
                                <m:ctrlPr>
                                  <w:rPr>
                                    <w:rFonts w:ascii="Cambria Math" w:hAnsi="Cambria Math"/>
                                    <w:i/>
                                  </w:rPr>
                                </m:ctrlPr>
                              </m:sSubPr>
                              <m:e>
                                <m:r>
                                  <w:rPr>
                                    <w:rFonts w:ascii="Cambria Math" w:hAnsi="Cambria Math"/>
                                  </w:rPr>
                                  <m:t>a</m:t>
                                </m:r>
                              </m:e>
                              <m:sub>
                                <m:r>
                                  <w:rPr>
                                    <w:rFonts w:ascii="Cambria Math" w:hAnsi="Cambria Math"/>
                                  </w:rPr>
                                  <m:t>i</m:t>
                                </m:r>
                              </m:sub>
                            </m:sSub>
                          </m:den>
                        </m:f>
                      </m:e>
                    </m:d>
                  </m:e>
                  <m:sup>
                    <m:r>
                      <w:rPr>
                        <w:rFonts w:ascii="Cambria Math" w:hAnsi="Cambria Math"/>
                      </w:rPr>
                      <m:t>2</m:t>
                    </m:r>
                  </m:sup>
                </m:sSup>
              </m:e>
            </m:d>
            <m:r>
              <w:rPr>
                <w:rFonts w:ascii="Cambria Math" w:hAnsi="Cambria Math"/>
              </w:rPr>
              <m:t>dL</m:t>
            </m:r>
          </m:e>
        </m:nary>
      </m:oMath>
      <w:r w:rsidR="00F46C6D" w:rsidRPr="004906F5">
        <w:t xml:space="preserve"> </w:t>
      </w:r>
    </w:p>
    <w:p w14:paraId="21450F42" w14:textId="201F178D" w:rsidR="001B234F" w:rsidRPr="004906F5" w:rsidRDefault="001B234F" w:rsidP="009778C1">
      <w:r w:rsidRPr="004906F5">
        <w:t>To</w:t>
      </w:r>
      <w:commentRangeStart w:id="12"/>
      <w:r w:rsidRPr="004906F5">
        <w:t xml:space="preserve"> eliminate bias</w:t>
      </w:r>
      <w:commentRangeEnd w:id="12"/>
      <w:r w:rsidR="00786E5E">
        <w:rPr>
          <w:rStyle w:val="CommentReference"/>
        </w:rPr>
        <w:commentReference w:id="12"/>
      </w:r>
      <w:r w:rsidRPr="004906F5">
        <w:t xml:space="preserve"> due to varied sample size, a random subset of </w:t>
      </w:r>
      <w:commentRangeStart w:id="13"/>
      <w:r w:rsidRPr="004906F5">
        <w:t xml:space="preserve">500 </w:t>
      </w:r>
      <w:commentRangeEnd w:id="13"/>
      <w:r w:rsidR="00357218">
        <w:rPr>
          <w:rStyle w:val="CommentReference"/>
        </w:rPr>
        <w:commentReference w:id="13"/>
      </w:r>
      <w:r w:rsidRPr="004906F5">
        <w:t>data points (lengths and ages) was selected from each strat</w:t>
      </w:r>
      <w:r w:rsidR="00357218">
        <w:t>um</w:t>
      </w:r>
      <w:r w:rsidRPr="004906F5">
        <w:t xml:space="preserve">. </w:t>
      </w:r>
      <w:r w:rsidR="00357218">
        <w:t>The</w:t>
      </w:r>
      <w:r w:rsidRPr="004906F5">
        <w:t xml:space="preserve"> predicted length at age was </w:t>
      </w:r>
      <w:r w:rsidR="00997CA2">
        <w:t>generated</w:t>
      </w:r>
      <w:r w:rsidRPr="004906F5">
        <w:t xml:space="preserve"> </w:t>
      </w:r>
      <w:r w:rsidR="00997CA2">
        <w:t>via</w:t>
      </w:r>
      <w:r w:rsidRPr="004906F5">
        <w:t xml:space="preserve"> the VGBF, which is parameterized by </w:t>
      </w:r>
      <w:r w:rsidRPr="004906F5">
        <w:rPr>
          <w:i/>
        </w:rPr>
        <w:t>L</w:t>
      </w:r>
      <w:r w:rsidRPr="004906F5">
        <w:rPr>
          <w:i/>
          <w:vertAlign w:val="subscript"/>
        </w:rPr>
        <w:t>∞</w:t>
      </w:r>
      <w:r w:rsidRPr="004906F5">
        <w:t xml:space="preserve"> (asymptotic length),</w:t>
      </w:r>
      <w:r w:rsidRPr="004906F5">
        <w:rPr>
          <w:i/>
        </w:rPr>
        <w:t xml:space="preserve"> k</w:t>
      </w:r>
      <w:r w:rsidRPr="004906F5">
        <w:t xml:space="preserve"> (the rate at which asymptotic length is approached) and </w:t>
      </w:r>
      <w:r w:rsidRPr="004906F5">
        <w:rPr>
          <w:i/>
        </w:rPr>
        <w:t>t0</w:t>
      </w:r>
      <w:r w:rsidRPr="004906F5">
        <w:t>, the estimated age at length zero.</w:t>
      </w:r>
      <w:r w:rsidR="00F46C6D" w:rsidRPr="004906F5">
        <w:t xml:space="preserve"> The </w:t>
      </w:r>
      <w:r w:rsidR="00997CA2">
        <w:t>prediction</w:t>
      </w:r>
      <w:r w:rsidR="00F46C6D" w:rsidRPr="004906F5">
        <w:t xml:space="preserve"> for length at age </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a</m:t>
                </m:r>
              </m:sub>
            </m:sSub>
          </m:e>
        </m:acc>
      </m:oMath>
      <w:r w:rsidR="00F46C6D" w:rsidRPr="004906F5">
        <w:rPr>
          <w:rFonts w:eastAsiaTheme="minorEastAsia"/>
        </w:rPr>
        <w:t xml:space="preserve"> is subject to an error term ε which is assumed to be lognormally distributed with zero mean and variance </w:t>
      </w:r>
      <w:commentRangeStart w:id="14"/>
      <w:r w:rsidR="00F46C6D" w:rsidRPr="004906F5">
        <w:rPr>
          <w:rFonts w:eastAsiaTheme="minorEastAsia"/>
        </w:rPr>
        <w:t>σ</w:t>
      </w:r>
      <w:commentRangeEnd w:id="14"/>
      <w:r w:rsidR="001424C8">
        <w:rPr>
          <w:rStyle w:val="CommentReference"/>
        </w:rPr>
        <w:commentReference w:id="14"/>
      </w:r>
      <w:r w:rsidR="00B834E2" w:rsidRPr="004906F5">
        <w:rPr>
          <w:rFonts w:eastAsiaTheme="minorEastAsia"/>
        </w:rPr>
        <w:t>.</w:t>
      </w:r>
      <w:r w:rsidR="00F46C6D" w:rsidRPr="004906F5">
        <w:t xml:space="preserve"> </w:t>
      </w:r>
      <w:r w:rsidRPr="004906F5">
        <w:t xml:space="preserve"> </w:t>
      </w:r>
      <w:r w:rsidR="00F46C6D" w:rsidRPr="004906F5">
        <w:t xml:space="preserve">Our model estimates values for </w:t>
      </w:r>
      <w:r w:rsidR="00B834E2" w:rsidRPr="004906F5">
        <w:t>the three biological</w:t>
      </w:r>
      <w:r w:rsidR="00F46C6D" w:rsidRPr="004906F5">
        <w:t xml:space="preserve"> parameters at each of six strata for two sexes (fish of “unknown” sex were removed from </w:t>
      </w:r>
      <w:r w:rsidR="007A3DB6" w:rsidRPr="004906F5">
        <w:t>the</w:t>
      </w:r>
      <w:r w:rsidR="007A3DB6">
        <w:t xml:space="preserve"> </w:t>
      </w:r>
      <w:r w:rsidR="007A3DB6" w:rsidRPr="004906F5">
        <w:t>analysis</w:t>
      </w:r>
      <w:r w:rsidR="00F46C6D" w:rsidRPr="004906F5">
        <w:t xml:space="preserve"> beforehand)</w:t>
      </w:r>
      <w:r w:rsidR="00B834E2" w:rsidRPr="004906F5">
        <w:t xml:space="preserve">; the error term is assumed universal across </w:t>
      </w:r>
      <w:commentRangeStart w:id="15"/>
      <w:r w:rsidR="00B834E2" w:rsidRPr="004906F5">
        <w:t>strata and sex</w:t>
      </w:r>
      <w:commentRangeEnd w:id="15"/>
      <w:r w:rsidR="00DF1D91">
        <w:rPr>
          <w:rStyle w:val="CommentReference"/>
        </w:rPr>
        <w:commentReference w:id="15"/>
      </w:r>
      <w:r w:rsidR="00B834E2" w:rsidRPr="004906F5">
        <w:t>.</w:t>
      </w:r>
    </w:p>
    <w:p w14:paraId="4B05ED4E" w14:textId="1A65DCA6" w:rsidR="001B234F" w:rsidRPr="004906F5" w:rsidRDefault="004D4C29" w:rsidP="004D4C29">
      <w:pPr>
        <w:pStyle w:val="Caption"/>
      </w:pPr>
      <w:r>
        <w:t xml:space="preserve">Equation </w:t>
      </w:r>
      <w:r w:rsidR="00997CA2">
        <w:rPr>
          <w:noProof/>
        </w:rPr>
        <w:fldChar w:fldCharType="begin"/>
      </w:r>
      <w:r w:rsidR="00997CA2">
        <w:rPr>
          <w:noProof/>
        </w:rPr>
        <w:instrText xml:space="preserve"> SEQ Equation \* ARABIC </w:instrText>
      </w:r>
      <w:r w:rsidR="00997CA2">
        <w:rPr>
          <w:noProof/>
        </w:rPr>
        <w:fldChar w:fldCharType="separate"/>
      </w:r>
      <w:r>
        <w:rPr>
          <w:noProof/>
        </w:rPr>
        <w:t>4</w:t>
      </w:r>
      <w:r w:rsidR="00997CA2">
        <w:rPr>
          <w:noProof/>
        </w:rPr>
        <w:fldChar w:fldCharType="end"/>
      </w:r>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exp⁡(-</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r>
          <m:rPr>
            <m:sty m:val="p"/>
          </m:rPr>
          <w:rPr>
            <w:rFonts w:ascii="Cambria Math" w:hAnsi="Cambria Math"/>
          </w:rPr>
          <m:t>)</m:t>
        </m:r>
        <m:sSup>
          <m:sSupPr>
            <m:ctrlPr>
              <w:rPr>
                <w:rFonts w:ascii="Cambria Math" w:hAnsi="Cambria Math"/>
              </w:rPr>
            </m:ctrlPr>
          </m:sSupPr>
          <m:e>
            <m:r>
              <w:rPr>
                <w:rFonts w:ascii="Cambria Math" w:hAnsi="Cambria Math"/>
              </w:rPr>
              <m:t>exp</m:t>
            </m:r>
          </m:e>
          <m:sup>
            <m:r>
              <w:rPr>
                <w:rFonts w:ascii="Cambria Math" w:hAnsi="Cambria Math"/>
              </w:rPr>
              <m:t>ε</m:t>
            </m:r>
            <m:r>
              <m:rPr>
                <m:sty m:val="p"/>
              </m:rPr>
              <w:rPr>
                <w:rStyle w:val="CommentReference"/>
                <w:iCs w:val="0"/>
              </w:rPr>
              <w:commentReference w:id="16"/>
            </m:r>
          </m:sup>
        </m:sSup>
      </m:oMath>
      <w:r w:rsidR="00902FC3" w:rsidRPr="004D4C29">
        <w:rPr>
          <w:rFonts w:eastAsiaTheme="minorEastAsia"/>
        </w:rPr>
        <w:t xml:space="preserve"> </w:t>
      </w:r>
    </w:p>
    <w:p w14:paraId="56B38641" w14:textId="52DB0266" w:rsidR="004C0E4D" w:rsidRDefault="004906F5" w:rsidP="009778C1">
      <w:pPr>
        <w:sectPr w:rsidR="004C0E4D">
          <w:pgSz w:w="12240" w:h="15840"/>
          <w:pgMar w:top="1440" w:right="1440" w:bottom="1440" w:left="1440" w:header="720" w:footer="720" w:gutter="0"/>
          <w:cols w:space="720"/>
          <w:docGrid w:linePitch="360"/>
        </w:sectPr>
      </w:pPr>
      <w:r>
        <w:t>The simulation workflow was designed to aid in comparison of spatially-discrete model parameter estimates both with and without selectivity corrections. A description of each simulation is in</w:t>
      </w:r>
      <w:r w:rsidR="005C020F">
        <w:t xml:space="preserve"> </w:t>
      </w:r>
      <w:r w:rsidR="005C020F">
        <w:fldChar w:fldCharType="begin"/>
      </w:r>
      <w:r w:rsidR="005C020F">
        <w:instrText xml:space="preserve"> REF _Ref525720578 \h </w:instrText>
      </w:r>
      <w:r w:rsidR="005C020F">
        <w:fldChar w:fldCharType="separate"/>
      </w:r>
      <w:r w:rsidR="005C020F">
        <w:t xml:space="preserve">Table </w:t>
      </w:r>
      <w:r w:rsidR="005C020F">
        <w:rPr>
          <w:noProof/>
        </w:rPr>
        <w:t>2</w:t>
      </w:r>
      <w:r w:rsidR="005C020F">
        <w:fldChar w:fldCharType="end"/>
      </w:r>
      <w:r>
        <w:t>.</w:t>
      </w:r>
      <w:r w:rsidR="002239EF">
        <w:t xml:space="preserve"> Our models were instantiated using Template Model Builder </w:t>
      </w:r>
      <w:r w:rsidR="008C7E57">
        <w:t xml:space="preserve"> </w:t>
      </w:r>
      <w:r w:rsidR="008C7E57">
        <w:fldChar w:fldCharType="begin" w:fldLock="1"/>
      </w:r>
      <w:r w:rsidR="004973C8">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rsidR="008C7E57">
        <w:fldChar w:fldCharType="separate"/>
      </w:r>
      <w:r w:rsidR="008C7E57" w:rsidRPr="008C7E57">
        <w:rPr>
          <w:noProof/>
        </w:rPr>
        <w:t>(Kristensen et al., 2016)</w:t>
      </w:r>
      <w:r w:rsidR="008C7E57">
        <w:fldChar w:fldCharType="end"/>
      </w:r>
      <w:r w:rsidR="002239EF">
        <w:t xml:space="preserve"> wherein we executed a maximum of 1000 iterations. Code to complete the simulations is available at </w:t>
      </w:r>
      <w:commentRangeStart w:id="17"/>
      <w:r w:rsidR="00997CA2">
        <w:rPr>
          <w:rStyle w:val="Hyperlink"/>
        </w:rPr>
        <w:fldChar w:fldCharType="begin"/>
      </w:r>
      <w:r w:rsidR="00997CA2">
        <w:rPr>
          <w:rStyle w:val="Hyperlink"/>
        </w:rPr>
        <w:instrText xml:space="preserve"> HYPERLINK "http://github.com/mkapur/sab-growth" </w:instrText>
      </w:r>
      <w:r w:rsidR="00997CA2">
        <w:rPr>
          <w:rStyle w:val="Hyperlink"/>
        </w:rPr>
        <w:fldChar w:fldCharType="separate"/>
      </w:r>
      <w:r w:rsidR="00994FE7" w:rsidRPr="00B2367E">
        <w:rPr>
          <w:rStyle w:val="Hyperlink"/>
        </w:rPr>
        <w:t>http://github.com/mkapur/sab-growth</w:t>
      </w:r>
      <w:r w:rsidR="00997CA2">
        <w:rPr>
          <w:rStyle w:val="Hyperlink"/>
        </w:rPr>
        <w:fldChar w:fldCharType="end"/>
      </w:r>
      <w:r w:rsidR="00994FE7">
        <w:t xml:space="preserve">. </w:t>
      </w:r>
      <w:r w:rsidR="002239EF">
        <w:t xml:space="preserve"> </w:t>
      </w:r>
      <w:r w:rsidR="00994FE7">
        <w:t xml:space="preserve"> </w:t>
      </w:r>
      <w:commentRangeEnd w:id="17"/>
      <w:r w:rsidR="00997CA2">
        <w:rPr>
          <w:rStyle w:val="CommentReference"/>
        </w:rPr>
        <w:commentReference w:id="17"/>
      </w:r>
      <w:r w:rsidR="005F0B48">
        <w:t xml:space="preserve">We evaluated the performance of each model based on the overall </w:t>
      </w:r>
      <w:commentRangeStart w:id="18"/>
      <w:r w:rsidR="005F0B48" w:rsidRPr="00BB7E4C">
        <w:t xml:space="preserve">Akaike Information Criterion (AIC) </w:t>
      </w:r>
      <w:commentRangeEnd w:id="18"/>
      <w:r w:rsidR="00F218DA" w:rsidRPr="00BB7E4C">
        <w:rPr>
          <w:rStyle w:val="CommentReference"/>
        </w:rPr>
        <w:commentReference w:id="18"/>
      </w:r>
      <w:r w:rsidR="005F0B48" w:rsidRPr="00BB7E4C">
        <w:t>and</w:t>
      </w:r>
      <w:r w:rsidR="005F0B48">
        <w:t xml:space="preserve"> the difference between currently-used growth parameters and those estimated by the respective approaches.</w:t>
      </w:r>
    </w:p>
    <w:p w14:paraId="347440FC" w14:textId="5537BF52" w:rsidR="004906F5" w:rsidRPr="004906F5" w:rsidRDefault="004906F5" w:rsidP="009778C1"/>
    <w:p w14:paraId="49EB3BCB" w14:textId="328A446D" w:rsidR="001A1B0A" w:rsidRPr="004906F5" w:rsidRDefault="001A1B0A" w:rsidP="009778C1">
      <w:pPr>
        <w:pStyle w:val="Heading1"/>
      </w:pPr>
      <w:r w:rsidRPr="004906F5">
        <w:t>Results</w:t>
      </w:r>
    </w:p>
    <w:p w14:paraId="7D6FE7DB" w14:textId="461BECCB" w:rsidR="001A1B0A" w:rsidRPr="004906F5" w:rsidRDefault="001A1B0A" w:rsidP="009778C1">
      <w:pPr>
        <w:pStyle w:val="Heading1"/>
      </w:pPr>
      <w:r w:rsidRPr="004906F5">
        <w:t>Discussion</w:t>
      </w:r>
    </w:p>
    <w:p w14:paraId="38580ED9" w14:textId="3F9E5CF1" w:rsidR="00D949F9" w:rsidRPr="004906F5" w:rsidRDefault="00D949F9" w:rsidP="009778C1">
      <w:pPr>
        <w:pStyle w:val="ListParagraph"/>
        <w:numPr>
          <w:ilvl w:val="1"/>
          <w:numId w:val="1"/>
        </w:numPr>
      </w:pPr>
      <w:r w:rsidRPr="004906F5">
        <w:t>Discuss fleets as areas</w:t>
      </w:r>
    </w:p>
    <w:p w14:paraId="6CF7EADA" w14:textId="499A5480" w:rsidR="00E21EB4" w:rsidRPr="004906F5" w:rsidRDefault="00E21EB4" w:rsidP="009778C1"/>
    <w:p w14:paraId="58197576" w14:textId="77777777" w:rsidR="00F82EB2" w:rsidRPr="004906F5" w:rsidRDefault="00F82EB2" w:rsidP="009778C1">
      <w:pPr>
        <w:pStyle w:val="Heading1"/>
      </w:pPr>
      <w:r w:rsidRPr="004906F5">
        <w:t>Figures</w:t>
      </w:r>
    </w:p>
    <w:p w14:paraId="63BC1398" w14:textId="3518119C" w:rsidR="00F82EB2" w:rsidRDefault="001424C8" w:rsidP="001424C8">
      <w:r>
        <w:rPr>
          <w:noProof/>
          <w:lang w:val="en-AU" w:eastAsia="en-AU"/>
        </w:rPr>
        <w:drawing>
          <wp:inline distT="0" distB="0" distL="0" distR="0" wp14:anchorId="59D639B6" wp14:editId="2F1D4F7E">
            <wp:extent cx="5943600" cy="42443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244340"/>
                    </a:xfrm>
                    <a:prstGeom prst="rect">
                      <a:avLst/>
                    </a:prstGeom>
                    <a:noFill/>
                    <a:ln>
                      <a:noFill/>
                    </a:ln>
                  </pic:spPr>
                </pic:pic>
              </a:graphicData>
            </a:graphic>
          </wp:inline>
        </w:drawing>
      </w:r>
    </w:p>
    <w:p w14:paraId="7768676F" w14:textId="6BEA44F8" w:rsidR="001424C8" w:rsidRPr="00A46BB7" w:rsidRDefault="00A46BB7" w:rsidP="00A46BB7">
      <w:pPr>
        <w:pStyle w:val="Caption"/>
      </w:pPr>
      <w:r w:rsidRPr="00A46BB7">
        <w:t xml:space="preserve">Figure </w:t>
      </w:r>
      <w:r w:rsidR="00997CA2">
        <w:rPr>
          <w:noProof/>
        </w:rPr>
        <w:fldChar w:fldCharType="begin"/>
      </w:r>
      <w:r w:rsidR="00997CA2">
        <w:rPr>
          <w:noProof/>
        </w:rPr>
        <w:instrText xml:space="preserve"> SEQ Figure \* ARABIC </w:instrText>
      </w:r>
      <w:r w:rsidR="00997CA2">
        <w:rPr>
          <w:noProof/>
        </w:rPr>
        <w:fldChar w:fldCharType="separate"/>
      </w:r>
      <w:r w:rsidR="00A025ED">
        <w:rPr>
          <w:noProof/>
        </w:rPr>
        <w:t>1</w:t>
      </w:r>
      <w:r w:rsidR="00997CA2">
        <w:rPr>
          <w:noProof/>
        </w:rPr>
        <w:fldChar w:fldCharType="end"/>
      </w:r>
      <w:r>
        <w:t xml:space="preserve">. </w:t>
      </w:r>
      <w:r w:rsidR="001424C8" w:rsidRPr="00A46BB7">
        <w:t xml:space="preserve">Raw length at age data from the </w:t>
      </w:r>
      <w:r w:rsidR="007A3DB6">
        <w:t>U.S. West Coast groundfish bottom trawl survey</w:t>
      </w:r>
      <w:r w:rsidR="001424C8" w:rsidRPr="00A46BB7">
        <w:t>, split by strata and colored by sex.</w:t>
      </w:r>
    </w:p>
    <w:p w14:paraId="4148A55B" w14:textId="19A06707" w:rsidR="00F82EB2" w:rsidRDefault="00F82EB2" w:rsidP="001C0800"/>
    <w:p w14:paraId="63B0B9B5" w14:textId="2ECF998E" w:rsidR="00C12722" w:rsidRDefault="00C12722" w:rsidP="001C0800">
      <w:r>
        <w:rPr>
          <w:noProof/>
          <w:lang w:val="en-AU" w:eastAsia="en-AU"/>
        </w:rPr>
        <w:drawing>
          <wp:inline distT="0" distB="0" distL="0" distR="0" wp14:anchorId="6D429A2D" wp14:editId="12BA5878">
            <wp:extent cx="5943600" cy="424561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ome_uni_fits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829F608" w14:textId="2EBDBAFF" w:rsidR="001C0800" w:rsidRPr="004906F5" w:rsidRDefault="00A025ED" w:rsidP="00A025ED">
      <w:pPr>
        <w:pStyle w:val="Caption"/>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Pr>
          <w:noProof/>
        </w:rPr>
        <w:t>2</w:t>
      </w:r>
      <w:r w:rsidR="00997CA2">
        <w:rPr>
          <w:noProof/>
        </w:rPr>
        <w:fldChar w:fldCharType="end"/>
      </w:r>
      <w:r>
        <w:t xml:space="preserve">. </w:t>
      </w:r>
      <w:r w:rsidR="001C0800">
        <w:t xml:space="preserve">Model fits using uniform selectivity; parameters were </w:t>
      </w:r>
      <w:r w:rsidR="00F80A7B">
        <w:t xml:space="preserve">fit to a subsample of 500 data points from each </w:t>
      </w:r>
      <w:commentRangeStart w:id="19"/>
      <w:r w:rsidR="00F80A7B">
        <w:t>stratum</w:t>
      </w:r>
      <w:commentRangeEnd w:id="19"/>
      <w:r w:rsidR="00F80A7B">
        <w:rPr>
          <w:rStyle w:val="CommentReference"/>
        </w:rPr>
        <w:commentReference w:id="19"/>
      </w:r>
      <w:r w:rsidR="00F80A7B">
        <w:t xml:space="preserve">. </w:t>
      </w:r>
    </w:p>
    <w:p w14:paraId="0A80A6FD" w14:textId="67A20273" w:rsidR="00BF6D53" w:rsidRDefault="00A025ED" w:rsidP="00A025ED">
      <w:pPr>
        <w:pStyle w:val="Caption"/>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Pr>
          <w:noProof/>
        </w:rPr>
        <w:t>3</w:t>
      </w:r>
      <w:r w:rsidR="00997CA2">
        <w:rPr>
          <w:noProof/>
        </w:rPr>
        <w:fldChar w:fldCharType="end"/>
      </w:r>
      <w:r>
        <w:t xml:space="preserve">. </w:t>
      </w:r>
      <w:r w:rsidR="00BF6D53">
        <w:t>Map of survey strata</w:t>
      </w:r>
    </w:p>
    <w:p w14:paraId="6DA65E75" w14:textId="06FF2F37" w:rsidR="00BF6D53" w:rsidRDefault="00A025ED" w:rsidP="00A025ED">
      <w:pPr>
        <w:pStyle w:val="Caption"/>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Pr>
          <w:noProof/>
        </w:rPr>
        <w:t>4</w:t>
      </w:r>
      <w:r w:rsidR="00997CA2">
        <w:rPr>
          <w:noProof/>
        </w:rPr>
        <w:fldChar w:fldCharType="end"/>
      </w:r>
      <w:r>
        <w:t xml:space="preserve">. </w:t>
      </w:r>
      <w:r w:rsidR="001C0800">
        <w:t>Plots of selectivity</w:t>
      </w:r>
      <w:r w:rsidR="00BF6D53">
        <w:t xml:space="preserve"> curves</w:t>
      </w:r>
    </w:p>
    <w:p w14:paraId="7F628A96" w14:textId="36AB88A8" w:rsidR="00BF6D53" w:rsidRDefault="00BF6D53" w:rsidP="00BF6D53">
      <w:pPr>
        <w:pStyle w:val="ListParagraph"/>
        <w:numPr>
          <w:ilvl w:val="0"/>
          <w:numId w:val="2"/>
        </w:numPr>
        <w:sectPr w:rsidR="00BF6D53">
          <w:pgSz w:w="12240" w:h="15840"/>
          <w:pgMar w:top="1440" w:right="1440" w:bottom="1440" w:left="1440" w:header="720" w:footer="720" w:gutter="0"/>
          <w:cols w:space="720"/>
          <w:docGrid w:linePitch="360"/>
        </w:sectPr>
      </w:pPr>
    </w:p>
    <w:p w14:paraId="1AFC668F" w14:textId="46888BA8" w:rsidR="00F82EB2" w:rsidRPr="004906F5" w:rsidRDefault="00F82EB2" w:rsidP="005D4DA3"/>
    <w:p w14:paraId="23D13186" w14:textId="33021994" w:rsidR="00E21EB4" w:rsidRPr="00F82EB2" w:rsidRDefault="00E21EB4" w:rsidP="009778C1">
      <w:pPr>
        <w:pStyle w:val="Heading1"/>
      </w:pPr>
      <w:r w:rsidRPr="00F82EB2">
        <w:t>Tables</w:t>
      </w:r>
    </w:p>
    <w:tbl>
      <w:tblPr>
        <w:tblStyle w:val="TableGrid"/>
        <w:tblW w:w="0" w:type="auto"/>
        <w:jc w:val="center"/>
        <w:tblLook w:val="04A0" w:firstRow="1" w:lastRow="0" w:firstColumn="1" w:lastColumn="0" w:noHBand="0" w:noVBand="1"/>
      </w:tblPr>
      <w:tblGrid>
        <w:gridCol w:w="1617"/>
        <w:gridCol w:w="1641"/>
        <w:gridCol w:w="1694"/>
        <w:gridCol w:w="1466"/>
        <w:gridCol w:w="1466"/>
        <w:gridCol w:w="1466"/>
      </w:tblGrid>
      <w:tr w:rsidR="00416528" w:rsidRPr="004906F5" w14:paraId="7861D6D4" w14:textId="77777777" w:rsidTr="00C45993">
        <w:trPr>
          <w:trHeight w:val="270"/>
          <w:jc w:val="center"/>
        </w:trPr>
        <w:tc>
          <w:tcPr>
            <w:tcW w:w="1617" w:type="dxa"/>
            <w:vMerge w:val="restart"/>
          </w:tcPr>
          <w:p w14:paraId="1C613CFA" w14:textId="6D2EB701" w:rsidR="00416528" w:rsidRPr="004906F5" w:rsidRDefault="00416528" w:rsidP="005D4DA3">
            <w:pPr>
              <w:jc w:val="center"/>
            </w:pPr>
            <w:r w:rsidRPr="004906F5">
              <w:t>Region</w:t>
            </w:r>
          </w:p>
        </w:tc>
        <w:tc>
          <w:tcPr>
            <w:tcW w:w="1641" w:type="dxa"/>
            <w:vMerge w:val="restart"/>
          </w:tcPr>
          <w:p w14:paraId="596D01AF" w14:textId="5328F822" w:rsidR="00416528" w:rsidRPr="004906F5" w:rsidRDefault="00416528" w:rsidP="005D4DA3">
            <w:pPr>
              <w:jc w:val="center"/>
            </w:pPr>
            <w:r w:rsidRPr="004906F5">
              <w:t>Survey Method</w:t>
            </w:r>
          </w:p>
        </w:tc>
        <w:tc>
          <w:tcPr>
            <w:tcW w:w="1694" w:type="dxa"/>
            <w:vMerge w:val="restart"/>
          </w:tcPr>
          <w:p w14:paraId="45E67FA0" w14:textId="140DFF2B" w:rsidR="00416528" w:rsidRPr="004906F5" w:rsidRDefault="00416528" w:rsidP="005D4DA3">
            <w:pPr>
              <w:jc w:val="center"/>
            </w:pPr>
            <w:r w:rsidRPr="004906F5">
              <w:t>Survey Frequency</w:t>
            </w:r>
          </w:p>
        </w:tc>
        <w:tc>
          <w:tcPr>
            <w:tcW w:w="4398" w:type="dxa"/>
            <w:gridSpan w:val="3"/>
          </w:tcPr>
          <w:p w14:paraId="3BAD09E8" w14:textId="32E4AE96" w:rsidR="00416528" w:rsidRPr="004906F5" w:rsidRDefault="00416528" w:rsidP="005D4DA3">
            <w:pPr>
              <w:jc w:val="center"/>
            </w:pPr>
            <w:r w:rsidRPr="004906F5">
              <w:t>VB</w:t>
            </w:r>
            <w:r w:rsidR="00EC5D55">
              <w:t>GF</w:t>
            </w:r>
            <w:r w:rsidRPr="004906F5">
              <w:t xml:space="preserve"> parameters</w:t>
            </w:r>
          </w:p>
        </w:tc>
      </w:tr>
      <w:tr w:rsidR="00416528" w:rsidRPr="004906F5" w14:paraId="3619BE9C" w14:textId="77777777" w:rsidTr="00C45993">
        <w:trPr>
          <w:trHeight w:val="270"/>
          <w:jc w:val="center"/>
        </w:trPr>
        <w:tc>
          <w:tcPr>
            <w:tcW w:w="1617" w:type="dxa"/>
            <w:vMerge/>
          </w:tcPr>
          <w:p w14:paraId="4785F28D" w14:textId="77777777" w:rsidR="00416528" w:rsidRPr="004906F5" w:rsidRDefault="00416528" w:rsidP="005D4DA3">
            <w:pPr>
              <w:jc w:val="center"/>
            </w:pPr>
          </w:p>
        </w:tc>
        <w:tc>
          <w:tcPr>
            <w:tcW w:w="1641" w:type="dxa"/>
            <w:vMerge/>
          </w:tcPr>
          <w:p w14:paraId="78B6DCD1" w14:textId="77777777" w:rsidR="00416528" w:rsidRPr="004906F5" w:rsidRDefault="00416528" w:rsidP="005D4DA3">
            <w:pPr>
              <w:jc w:val="center"/>
            </w:pPr>
          </w:p>
        </w:tc>
        <w:tc>
          <w:tcPr>
            <w:tcW w:w="1694" w:type="dxa"/>
            <w:vMerge/>
          </w:tcPr>
          <w:p w14:paraId="1A4236B6" w14:textId="77777777" w:rsidR="00416528" w:rsidRPr="004906F5" w:rsidRDefault="00416528" w:rsidP="005D4DA3">
            <w:pPr>
              <w:jc w:val="center"/>
            </w:pPr>
          </w:p>
        </w:tc>
        <w:tc>
          <w:tcPr>
            <w:tcW w:w="1466" w:type="dxa"/>
          </w:tcPr>
          <w:p w14:paraId="114CAC12" w14:textId="36832BA5" w:rsidR="00416528" w:rsidRPr="004906F5" w:rsidRDefault="00416528" w:rsidP="005D4DA3">
            <w:pPr>
              <w:jc w:val="center"/>
            </w:pPr>
            <w:r w:rsidRPr="004906F5">
              <w:t>L</w:t>
            </w:r>
            <w:r w:rsidRPr="004906F5">
              <w:rPr>
                <w:vertAlign w:val="subscript"/>
              </w:rPr>
              <w:t>∞</w:t>
            </w:r>
          </w:p>
        </w:tc>
        <w:tc>
          <w:tcPr>
            <w:tcW w:w="1466" w:type="dxa"/>
          </w:tcPr>
          <w:p w14:paraId="4571E6F6" w14:textId="612E2FA2" w:rsidR="00416528" w:rsidRPr="004906F5" w:rsidRDefault="006C4182" w:rsidP="005D4DA3">
            <w:pPr>
              <w:jc w:val="center"/>
            </w:pPr>
            <w:r>
              <w:t>K</w:t>
            </w:r>
          </w:p>
        </w:tc>
        <w:tc>
          <w:tcPr>
            <w:tcW w:w="1466" w:type="dxa"/>
          </w:tcPr>
          <w:p w14:paraId="7939B676" w14:textId="11C17A96" w:rsidR="00416528" w:rsidRPr="004906F5" w:rsidRDefault="00416528" w:rsidP="005D4DA3">
            <w:pPr>
              <w:jc w:val="center"/>
            </w:pPr>
            <w:r w:rsidRPr="004906F5">
              <w:t>A0</w:t>
            </w:r>
            <w:r w:rsidR="005D4DA3">
              <w:t xml:space="preserve"> (years)</w:t>
            </w:r>
          </w:p>
        </w:tc>
      </w:tr>
      <w:tr w:rsidR="00416528" w:rsidRPr="004906F5" w14:paraId="5CFCFBAE" w14:textId="77777777" w:rsidTr="00C45993">
        <w:trPr>
          <w:jc w:val="center"/>
        </w:trPr>
        <w:tc>
          <w:tcPr>
            <w:tcW w:w="1617" w:type="dxa"/>
          </w:tcPr>
          <w:p w14:paraId="5C7B8324" w14:textId="6BB49DF0" w:rsidR="00416528" w:rsidRPr="004906F5" w:rsidRDefault="00C4256E" w:rsidP="009778C1">
            <w:r w:rsidRPr="004906F5">
              <w:t>West Coast of US</w:t>
            </w:r>
            <w:r w:rsidR="00EC5D55">
              <w:t xml:space="preserve"> </w:t>
            </w:r>
            <w:r w:rsidR="00EC5D55">
              <w:fldChar w:fldCharType="begin" w:fldLock="1"/>
            </w:r>
            <w:r w:rsidR="00EC5D55">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EC5D55">
              <w:fldChar w:fldCharType="separate"/>
            </w:r>
            <w:r w:rsidR="00EC5D55" w:rsidRPr="00EC5D55">
              <w:rPr>
                <w:noProof/>
              </w:rPr>
              <w:t>(Johnson et al., 2015)</w:t>
            </w:r>
            <w:r w:rsidR="00EC5D55">
              <w:fldChar w:fldCharType="end"/>
            </w:r>
          </w:p>
        </w:tc>
        <w:tc>
          <w:tcPr>
            <w:tcW w:w="1641" w:type="dxa"/>
          </w:tcPr>
          <w:p w14:paraId="0962ED4C" w14:textId="2846A700" w:rsidR="00416528" w:rsidRPr="004906F5" w:rsidRDefault="005D4DA3" w:rsidP="009778C1">
            <w:r>
              <w:t xml:space="preserve">Trawl </w:t>
            </w:r>
            <w:r w:rsidR="00291EEB">
              <w:t>on</w:t>
            </w:r>
            <w:r>
              <w:t xml:space="preserve"> chartered commercial fishing vessels</w:t>
            </w:r>
          </w:p>
        </w:tc>
        <w:tc>
          <w:tcPr>
            <w:tcW w:w="1694" w:type="dxa"/>
          </w:tcPr>
          <w:p w14:paraId="333641B2" w14:textId="55DAE395" w:rsidR="00416528" w:rsidRPr="004906F5" w:rsidRDefault="005D4DA3" w:rsidP="009778C1">
            <w:r>
              <w:t>Twice annual</w:t>
            </w:r>
            <w:r w:rsidR="009C334D">
              <w:t xml:space="preserve">ly between </w:t>
            </w:r>
            <w:r w:rsidR="00997CA2">
              <w:t>May</w:t>
            </w:r>
            <w:r w:rsidR="009C334D">
              <w:t xml:space="preserve"> and </w:t>
            </w:r>
            <w:r w:rsidR="00997CA2">
              <w:t>October</w:t>
            </w:r>
          </w:p>
        </w:tc>
        <w:tc>
          <w:tcPr>
            <w:tcW w:w="1466" w:type="dxa"/>
          </w:tcPr>
          <w:p w14:paraId="43830F46" w14:textId="49F694F4" w:rsidR="00416528" w:rsidRPr="004906F5" w:rsidRDefault="00EC5D55" w:rsidP="009778C1">
            <w:commentRangeStart w:id="20"/>
            <w:r>
              <w:t>Obtained at age 30</w:t>
            </w:r>
            <w:commentRangeEnd w:id="20"/>
            <w:r w:rsidR="00786E5E">
              <w:rPr>
                <w:rStyle w:val="CommentReference"/>
              </w:rPr>
              <w:commentReference w:id="20"/>
            </w:r>
          </w:p>
        </w:tc>
        <w:tc>
          <w:tcPr>
            <w:tcW w:w="1466" w:type="dxa"/>
          </w:tcPr>
          <w:p w14:paraId="04434A98" w14:textId="77777777" w:rsidR="00416528" w:rsidRPr="004906F5" w:rsidRDefault="00416528" w:rsidP="009778C1"/>
        </w:tc>
        <w:tc>
          <w:tcPr>
            <w:tcW w:w="1466" w:type="dxa"/>
          </w:tcPr>
          <w:p w14:paraId="15EDC075" w14:textId="63B788ED" w:rsidR="00416528" w:rsidRPr="004906F5" w:rsidRDefault="00EC5D55" w:rsidP="009778C1">
            <w:r>
              <w:t>0.5</w:t>
            </w:r>
          </w:p>
        </w:tc>
      </w:tr>
      <w:tr w:rsidR="00C4256E" w:rsidRPr="004906F5" w14:paraId="217BF187" w14:textId="77777777" w:rsidTr="00C45993">
        <w:trPr>
          <w:jc w:val="center"/>
        </w:trPr>
        <w:tc>
          <w:tcPr>
            <w:tcW w:w="1617" w:type="dxa"/>
          </w:tcPr>
          <w:p w14:paraId="662B9C2B" w14:textId="7633B1D8" w:rsidR="00C4256E" w:rsidRPr="004906F5" w:rsidRDefault="00C4256E" w:rsidP="009778C1">
            <w:r w:rsidRPr="004906F5">
              <w:t>British Columbia</w:t>
            </w:r>
          </w:p>
        </w:tc>
        <w:tc>
          <w:tcPr>
            <w:tcW w:w="1641" w:type="dxa"/>
          </w:tcPr>
          <w:p w14:paraId="32130E77" w14:textId="77777777" w:rsidR="00C4256E" w:rsidRPr="004906F5" w:rsidRDefault="00C4256E" w:rsidP="009778C1"/>
        </w:tc>
        <w:tc>
          <w:tcPr>
            <w:tcW w:w="1694" w:type="dxa"/>
          </w:tcPr>
          <w:p w14:paraId="201EB3D7" w14:textId="77777777" w:rsidR="00C4256E" w:rsidRPr="004906F5" w:rsidRDefault="00C4256E" w:rsidP="009778C1"/>
        </w:tc>
        <w:tc>
          <w:tcPr>
            <w:tcW w:w="1466" w:type="dxa"/>
          </w:tcPr>
          <w:p w14:paraId="54E5F2F4" w14:textId="77777777" w:rsidR="00C4256E" w:rsidRPr="004906F5" w:rsidRDefault="00C4256E" w:rsidP="009778C1"/>
        </w:tc>
        <w:tc>
          <w:tcPr>
            <w:tcW w:w="1466" w:type="dxa"/>
          </w:tcPr>
          <w:p w14:paraId="14A66F28" w14:textId="77777777" w:rsidR="00C4256E" w:rsidRPr="004906F5" w:rsidRDefault="00C4256E" w:rsidP="009778C1"/>
        </w:tc>
        <w:tc>
          <w:tcPr>
            <w:tcW w:w="1466" w:type="dxa"/>
          </w:tcPr>
          <w:p w14:paraId="50031651" w14:textId="77777777" w:rsidR="00C4256E" w:rsidRPr="004906F5" w:rsidRDefault="00C4256E" w:rsidP="009778C1"/>
        </w:tc>
      </w:tr>
      <w:tr w:rsidR="00416528" w:rsidRPr="004906F5" w14:paraId="51A3E357" w14:textId="77777777" w:rsidTr="00C45993">
        <w:trPr>
          <w:jc w:val="center"/>
        </w:trPr>
        <w:tc>
          <w:tcPr>
            <w:tcW w:w="1617" w:type="dxa"/>
          </w:tcPr>
          <w:p w14:paraId="70501E5F" w14:textId="50E32EB1" w:rsidR="00416528" w:rsidRPr="004906F5" w:rsidRDefault="00C4256E" w:rsidP="009778C1">
            <w:r w:rsidRPr="004906F5">
              <w:t>Alaska</w:t>
            </w:r>
            <w:r w:rsidR="00EC5D55">
              <w:t xml:space="preserve"> </w:t>
            </w:r>
            <w:r w:rsidR="00EC5D55">
              <w:fldChar w:fldCharType="begin" w:fldLock="1"/>
            </w:r>
            <w:r w:rsidR="005D4DA3">
              <w:instrText>ADDIN CSL_CITATION {"citationItems":[{"id":"ITEM-1","itemData":{"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December 2015","issued":{"date-parts":[["2015"]]},"page":"576-717","title":"Assessment of the sablefish stock in Alaska","type":"article-journal","volume":"2014"},"uris":["http://www.mendeley.com/documents/?uuid=edb12ed7-a488-41a7-8287-3b3faf47a1e4"]}],"mendeley":{"formattedCitation":"(Dana H Hanselman et al., 2015)","manualFormatting":"(Dana Hanselman et al., 2015)","plainTextFormattedCitation":"(Dana H Hanselman et al., 2015)","previouslyFormattedCitation":"(Dana H Hanselman et al., 2015)"},"properties":{"noteIndex":0},"schema":"https://github.com/citation-style-language/schema/raw/master/csl-citation.json"}</w:instrText>
            </w:r>
            <w:r w:rsidR="00EC5D55">
              <w:fldChar w:fldCharType="separate"/>
            </w:r>
            <w:r w:rsidR="00EC5D55" w:rsidRPr="00EC5D55">
              <w:rPr>
                <w:noProof/>
              </w:rPr>
              <w:t>(Dana Hanselman et al., 2015)</w:t>
            </w:r>
            <w:r w:rsidR="00EC5D55">
              <w:fldChar w:fldCharType="end"/>
            </w:r>
          </w:p>
        </w:tc>
        <w:tc>
          <w:tcPr>
            <w:tcW w:w="1641" w:type="dxa"/>
          </w:tcPr>
          <w:p w14:paraId="4CAA0C63" w14:textId="2CC0DDC2" w:rsidR="00416528" w:rsidRPr="004906F5" w:rsidRDefault="00291EEB" w:rsidP="009778C1">
            <w:r>
              <w:t>Longline on chartered commercial fishing vessels</w:t>
            </w:r>
          </w:p>
        </w:tc>
        <w:tc>
          <w:tcPr>
            <w:tcW w:w="1694" w:type="dxa"/>
          </w:tcPr>
          <w:p w14:paraId="32A9FEC4" w14:textId="091B83CB" w:rsidR="00416528" w:rsidRPr="004906F5" w:rsidRDefault="00291EEB" w:rsidP="009778C1">
            <w:r>
              <w:t>One three-month survey each year</w:t>
            </w:r>
          </w:p>
        </w:tc>
        <w:tc>
          <w:tcPr>
            <w:tcW w:w="1466" w:type="dxa"/>
          </w:tcPr>
          <w:p w14:paraId="3E9F8603" w14:textId="292CF692" w:rsidR="00416528" w:rsidRPr="004906F5" w:rsidRDefault="00BF14AE" w:rsidP="009778C1">
            <w:r>
              <w:t>75.6</w:t>
            </w:r>
            <w:r w:rsidR="006C4182">
              <w:t>, 80.2 (females, early and late period), 65.3, 67.</w:t>
            </w:r>
            <w:commentRangeStart w:id="21"/>
            <w:r w:rsidR="006C4182">
              <w:t>8</w:t>
            </w:r>
            <w:commentRangeEnd w:id="21"/>
            <w:r w:rsidR="00786E5E">
              <w:rPr>
                <w:rStyle w:val="CommentReference"/>
              </w:rPr>
              <w:commentReference w:id="21"/>
            </w:r>
            <w:r w:rsidR="006C4182">
              <w:t xml:space="preserve"> (males, early and late period)</w:t>
            </w:r>
          </w:p>
        </w:tc>
        <w:tc>
          <w:tcPr>
            <w:tcW w:w="1466" w:type="dxa"/>
          </w:tcPr>
          <w:p w14:paraId="794D16EF" w14:textId="5C9F4987" w:rsidR="00416528" w:rsidRPr="004906F5" w:rsidRDefault="006C4182" w:rsidP="009778C1">
            <w:r>
              <w:t>0.208, 0.222 (females, early and late period)</w:t>
            </w:r>
            <w:r w:rsidR="00EC5D55">
              <w:t>,</w:t>
            </w:r>
            <w:r>
              <w:t xml:space="preserve"> 0.227, 0.290 (males</w:t>
            </w:r>
            <w:r w:rsidR="00EC5D55">
              <w:t>,</w:t>
            </w:r>
            <w:r>
              <w:t xml:space="preserve"> early and late period)</w:t>
            </w:r>
          </w:p>
        </w:tc>
        <w:tc>
          <w:tcPr>
            <w:tcW w:w="1466" w:type="dxa"/>
          </w:tcPr>
          <w:p w14:paraId="08E4EEA5" w14:textId="54F50FD2" w:rsidR="00416528" w:rsidRPr="004906F5" w:rsidRDefault="00503E71" w:rsidP="009778C1">
            <w:r>
              <w:t>-3</w:t>
            </w:r>
            <w:r w:rsidR="00EC5D55">
              <w:t xml:space="preserve">.63, </w:t>
            </w:r>
            <w:r>
              <w:t>-</w:t>
            </w:r>
            <w:r w:rsidR="00EC5D55">
              <w:t xml:space="preserve">1.95 (females, early and late period), </w:t>
            </w:r>
            <w:r>
              <w:t>-</w:t>
            </w:r>
            <w:r w:rsidR="00EC5D55">
              <w:t xml:space="preserve">4.09, </w:t>
            </w:r>
            <w:r>
              <w:t>-2</w:t>
            </w:r>
            <w:r w:rsidR="00EC5D55">
              <w:t>.27 (males, early and late period)</w:t>
            </w:r>
          </w:p>
        </w:tc>
      </w:tr>
    </w:tbl>
    <w:p w14:paraId="7AE28D7B" w14:textId="6C580ED4" w:rsidR="00416528" w:rsidRDefault="00B94D25" w:rsidP="00B94D25">
      <w:pPr>
        <w:pStyle w:val="Caption"/>
      </w:pPr>
      <w:bookmarkStart w:id="22" w:name="_Ref525720559"/>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5C020F">
        <w:rPr>
          <w:noProof/>
        </w:rPr>
        <w:t>1</w:t>
      </w:r>
      <w:r w:rsidR="00997CA2">
        <w:rPr>
          <w:noProof/>
        </w:rPr>
        <w:fldChar w:fldCharType="end"/>
      </w:r>
      <w:bookmarkEnd w:id="22"/>
      <w:r>
        <w:t xml:space="preserve">. </w:t>
      </w:r>
      <w:r w:rsidR="00416528" w:rsidRPr="004906F5">
        <w:t xml:space="preserve">Overview of </w:t>
      </w:r>
      <w:r w:rsidR="00390CEC">
        <w:t xml:space="preserve">survey methods and </w:t>
      </w:r>
      <w:r w:rsidR="00416528" w:rsidRPr="004906F5">
        <w:t>most recent</w:t>
      </w:r>
      <w:r w:rsidR="00135ED3">
        <w:t xml:space="preserve"> VBGF</w:t>
      </w:r>
      <w:r w:rsidR="00416528" w:rsidRPr="004906F5">
        <w:t xml:space="preserve"> parameters used for sablefish in stock assessments.</w:t>
      </w:r>
    </w:p>
    <w:tbl>
      <w:tblPr>
        <w:tblStyle w:val="TableGrid"/>
        <w:tblW w:w="0" w:type="auto"/>
        <w:tblLook w:val="04A0" w:firstRow="1" w:lastRow="0" w:firstColumn="1" w:lastColumn="0" w:noHBand="0" w:noVBand="1"/>
      </w:tblPr>
      <w:tblGrid>
        <w:gridCol w:w="2337"/>
        <w:gridCol w:w="2337"/>
        <w:gridCol w:w="2338"/>
      </w:tblGrid>
      <w:tr w:rsidR="00072BEE" w14:paraId="22D4ADDD" w14:textId="77777777" w:rsidTr="004906F5">
        <w:tc>
          <w:tcPr>
            <w:tcW w:w="2337" w:type="dxa"/>
          </w:tcPr>
          <w:p w14:paraId="6E338279" w14:textId="1146E6AB" w:rsidR="00072BEE" w:rsidRDefault="00072BEE" w:rsidP="009778C1">
            <w:r>
              <w:t xml:space="preserve">Spatial Stratification </w:t>
            </w:r>
          </w:p>
        </w:tc>
        <w:tc>
          <w:tcPr>
            <w:tcW w:w="2337" w:type="dxa"/>
          </w:tcPr>
          <w:p w14:paraId="49214DFF" w14:textId="5410CD35" w:rsidR="00072BEE" w:rsidRDefault="00072BEE" w:rsidP="009778C1">
            <w:r>
              <w:t>Selectivity Correction</w:t>
            </w:r>
          </w:p>
        </w:tc>
        <w:tc>
          <w:tcPr>
            <w:tcW w:w="2338" w:type="dxa"/>
          </w:tcPr>
          <w:p w14:paraId="1DBA1B29" w14:textId="702C28D1" w:rsidR="00072BEE" w:rsidRDefault="004C0E4D" w:rsidP="009778C1">
            <w:r>
              <w:t>Cutoff v</w:t>
            </w:r>
            <w:r w:rsidR="00072BEE">
              <w:t>alues (cm)</w:t>
            </w:r>
          </w:p>
        </w:tc>
      </w:tr>
      <w:tr w:rsidR="00072BEE" w14:paraId="2C930444" w14:textId="77777777" w:rsidTr="004906F5">
        <w:tc>
          <w:tcPr>
            <w:tcW w:w="2337" w:type="dxa"/>
          </w:tcPr>
          <w:p w14:paraId="541EAAD6" w14:textId="492CE198" w:rsidR="00072BEE" w:rsidRDefault="00072BEE" w:rsidP="009778C1">
            <w:r>
              <w:t>All strata estimated separately</w:t>
            </w:r>
          </w:p>
        </w:tc>
        <w:tc>
          <w:tcPr>
            <w:tcW w:w="2337" w:type="dxa"/>
          </w:tcPr>
          <w:p w14:paraId="378CAC62" w14:textId="3D92A9F3" w:rsidR="00072BEE" w:rsidRDefault="00072BEE" w:rsidP="009778C1">
            <w:r>
              <w:t>None (uniform)</w:t>
            </w:r>
          </w:p>
        </w:tc>
        <w:tc>
          <w:tcPr>
            <w:tcW w:w="2338" w:type="dxa"/>
          </w:tcPr>
          <w:p w14:paraId="2ABE00DF" w14:textId="3F3C75EF" w:rsidR="00072BEE" w:rsidRDefault="00072BEE" w:rsidP="009778C1">
            <w:r>
              <w:t>N/A</w:t>
            </w:r>
          </w:p>
        </w:tc>
      </w:tr>
      <w:tr w:rsidR="00072BEE" w14:paraId="6DF84A5D" w14:textId="77777777" w:rsidTr="004906F5">
        <w:tc>
          <w:tcPr>
            <w:tcW w:w="2337" w:type="dxa"/>
          </w:tcPr>
          <w:p w14:paraId="1F178271" w14:textId="5E05EBA1" w:rsidR="00072BEE" w:rsidRDefault="00072BEE" w:rsidP="009778C1">
            <w:r>
              <w:t>All strata estimated separately</w:t>
            </w:r>
          </w:p>
        </w:tc>
        <w:tc>
          <w:tcPr>
            <w:tcW w:w="2337" w:type="dxa"/>
          </w:tcPr>
          <w:p w14:paraId="63F3E571" w14:textId="0F559381" w:rsidR="00072BEE" w:rsidRDefault="00072BEE" w:rsidP="009778C1">
            <w:commentRangeStart w:id="23"/>
            <w:r>
              <w:t>Minimum</w:t>
            </w:r>
            <w:commentRangeEnd w:id="23"/>
            <w:r w:rsidR="00786E5E">
              <w:rPr>
                <w:rStyle w:val="CommentReference"/>
              </w:rPr>
              <w:commentReference w:id="23"/>
            </w:r>
            <w:r>
              <w:t xml:space="preserve"> only (logistic)</w:t>
            </w:r>
          </w:p>
        </w:tc>
        <w:tc>
          <w:tcPr>
            <w:tcW w:w="2338" w:type="dxa"/>
          </w:tcPr>
          <w:p w14:paraId="1EB60954" w14:textId="77777777" w:rsidR="00072BEE" w:rsidRDefault="00072BEE" w:rsidP="009778C1"/>
        </w:tc>
      </w:tr>
      <w:tr w:rsidR="00072BEE" w14:paraId="6A30CFBF" w14:textId="77777777" w:rsidTr="004906F5">
        <w:tc>
          <w:tcPr>
            <w:tcW w:w="2337" w:type="dxa"/>
          </w:tcPr>
          <w:p w14:paraId="6949C6D2" w14:textId="242D5A27" w:rsidR="00072BEE" w:rsidRDefault="00072BEE" w:rsidP="009778C1">
            <w:r>
              <w:t>All strata estimated separately</w:t>
            </w:r>
          </w:p>
        </w:tc>
        <w:tc>
          <w:tcPr>
            <w:tcW w:w="2337" w:type="dxa"/>
          </w:tcPr>
          <w:p w14:paraId="4E5D5C00" w14:textId="34E833A8" w:rsidR="00072BEE" w:rsidRDefault="00072BEE" w:rsidP="009778C1">
            <w:commentRangeStart w:id="24"/>
            <w:r>
              <w:t>Maximum only (negative logistic)</w:t>
            </w:r>
            <w:commentRangeEnd w:id="24"/>
            <w:r w:rsidR="0031135F">
              <w:rPr>
                <w:rStyle w:val="CommentReference"/>
              </w:rPr>
              <w:commentReference w:id="24"/>
            </w:r>
          </w:p>
        </w:tc>
        <w:tc>
          <w:tcPr>
            <w:tcW w:w="2338" w:type="dxa"/>
          </w:tcPr>
          <w:p w14:paraId="6E9F538C" w14:textId="27E5DB74" w:rsidR="00072BEE" w:rsidRDefault="00072BEE" w:rsidP="009778C1">
            <w:proofErr w:type="spellStart"/>
            <w:r>
              <w:t>Deep_n</w:t>
            </w:r>
            <w:proofErr w:type="spellEnd"/>
            <w:r>
              <w:t xml:space="preserve"> = 14cm</w:t>
            </w:r>
          </w:p>
        </w:tc>
      </w:tr>
      <w:tr w:rsidR="00072BEE" w14:paraId="7DDD5C92" w14:textId="77777777" w:rsidTr="004906F5">
        <w:tc>
          <w:tcPr>
            <w:tcW w:w="2337" w:type="dxa"/>
          </w:tcPr>
          <w:p w14:paraId="623AC1D5" w14:textId="7AE85BC3" w:rsidR="00072BEE" w:rsidRDefault="00072BEE" w:rsidP="009778C1">
            <w:r>
              <w:t>All strata estimated separately</w:t>
            </w:r>
          </w:p>
        </w:tc>
        <w:tc>
          <w:tcPr>
            <w:tcW w:w="2337" w:type="dxa"/>
          </w:tcPr>
          <w:p w14:paraId="032AFF5E" w14:textId="2A2DF4AF" w:rsidR="00072BEE" w:rsidRDefault="00072BEE" w:rsidP="009778C1">
            <w:r>
              <w:t>Minimum and maximum (dome shaped)</w:t>
            </w:r>
          </w:p>
        </w:tc>
        <w:tc>
          <w:tcPr>
            <w:tcW w:w="2338" w:type="dxa"/>
          </w:tcPr>
          <w:p w14:paraId="23937DB6" w14:textId="29DAA7B4" w:rsidR="00072BEE" w:rsidRDefault="00501E09" w:rsidP="009778C1">
            <w:r>
              <w:t>Bounded between minima and maxima by stratum</w:t>
            </w:r>
          </w:p>
        </w:tc>
      </w:tr>
    </w:tbl>
    <w:p w14:paraId="281184EA" w14:textId="2245EE66" w:rsidR="00117953" w:rsidRDefault="00B94D25" w:rsidP="00B94D25">
      <w:pPr>
        <w:pStyle w:val="Caption"/>
        <w:sectPr w:rsidR="00117953">
          <w:pgSz w:w="12240" w:h="15840"/>
          <w:pgMar w:top="1440" w:right="1440" w:bottom="1440" w:left="1440" w:header="720" w:footer="720" w:gutter="0"/>
          <w:cols w:space="720"/>
          <w:docGrid w:linePitch="360"/>
        </w:sectPr>
      </w:pPr>
      <w:bookmarkStart w:id="25" w:name="_Ref525720578"/>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5C020F">
        <w:rPr>
          <w:noProof/>
        </w:rPr>
        <w:t>2</w:t>
      </w:r>
      <w:r w:rsidR="00997CA2">
        <w:rPr>
          <w:noProof/>
        </w:rPr>
        <w:fldChar w:fldCharType="end"/>
      </w:r>
      <w:bookmarkEnd w:id="25"/>
      <w:r>
        <w:t xml:space="preserve">. </w:t>
      </w:r>
      <w:r w:rsidR="004906F5">
        <w:t>Description of N simulations used in comparison</w:t>
      </w:r>
      <w:r w:rsidR="00A26B70">
        <w:t xml:space="preserve">. For each scenario, the listed selectivity </w:t>
      </w:r>
      <w:r w:rsidR="00A26B70" w:rsidRPr="009778C1">
        <w:t xml:space="preserve">correction was applied to all strata, though the actual values for maxima and minima were </w:t>
      </w:r>
      <w:r w:rsidR="00C576FF" w:rsidRPr="009778C1">
        <w:t>selected based</w:t>
      </w:r>
      <w:r w:rsidR="00C576FF">
        <w:t xml:space="preserve"> on known survey selectivity at each stratum</w:t>
      </w:r>
    </w:p>
    <w:p w14:paraId="0A085D59" w14:textId="15767D89" w:rsidR="00072BEE" w:rsidRDefault="00072BEE" w:rsidP="009778C1"/>
    <w:tbl>
      <w:tblPr>
        <w:tblStyle w:val="TableGrid"/>
        <w:tblW w:w="14026" w:type="dxa"/>
        <w:tblLook w:val="04A0" w:firstRow="1" w:lastRow="0" w:firstColumn="1" w:lastColumn="0" w:noHBand="0" w:noVBand="1"/>
      </w:tblPr>
      <w:tblGrid>
        <w:gridCol w:w="2327"/>
        <w:gridCol w:w="2325"/>
        <w:gridCol w:w="1167"/>
        <w:gridCol w:w="1243"/>
        <w:gridCol w:w="2316"/>
        <w:gridCol w:w="2322"/>
        <w:gridCol w:w="2326"/>
      </w:tblGrid>
      <w:tr w:rsidR="00941818" w14:paraId="631DB163" w14:textId="77777777" w:rsidTr="00F82EB2">
        <w:trPr>
          <w:trHeight w:val="138"/>
        </w:trPr>
        <w:tc>
          <w:tcPr>
            <w:tcW w:w="2337" w:type="dxa"/>
            <w:vMerge w:val="restart"/>
          </w:tcPr>
          <w:p w14:paraId="178210ED" w14:textId="26CA1E5B" w:rsidR="00941818" w:rsidRDefault="00941818" w:rsidP="009778C1">
            <w:r>
              <w:t xml:space="preserve">Spatial Stratification </w:t>
            </w:r>
          </w:p>
        </w:tc>
        <w:tc>
          <w:tcPr>
            <w:tcW w:w="2337" w:type="dxa"/>
            <w:vMerge w:val="restart"/>
          </w:tcPr>
          <w:p w14:paraId="73D011D6" w14:textId="32FB42D4" w:rsidR="00941818" w:rsidRDefault="00941818" w:rsidP="009778C1">
            <w:r>
              <w:t>Selectivity Correction</w:t>
            </w:r>
          </w:p>
        </w:tc>
        <w:tc>
          <w:tcPr>
            <w:tcW w:w="7014" w:type="dxa"/>
            <w:gridSpan w:val="4"/>
          </w:tcPr>
          <w:p w14:paraId="0A1A2536" w14:textId="0D0ED1D4" w:rsidR="00941818" w:rsidRDefault="00941818" w:rsidP="00BB02E4">
            <w:pPr>
              <w:jc w:val="center"/>
            </w:pPr>
            <w:r>
              <w:t>Estimated VBGF Parameters</w:t>
            </w:r>
          </w:p>
        </w:tc>
        <w:tc>
          <w:tcPr>
            <w:tcW w:w="2338" w:type="dxa"/>
            <w:vMerge w:val="restart"/>
          </w:tcPr>
          <w:p w14:paraId="1049325C" w14:textId="0255C363" w:rsidR="00941818" w:rsidRDefault="00941818" w:rsidP="00BB02E4">
            <w:pPr>
              <w:jc w:val="center"/>
            </w:pPr>
            <w:r>
              <w:t>Log-Likelihood</w:t>
            </w:r>
          </w:p>
        </w:tc>
      </w:tr>
      <w:tr w:rsidR="00941818" w14:paraId="33B03946" w14:textId="77777777" w:rsidTr="00F82EB2">
        <w:trPr>
          <w:trHeight w:val="138"/>
        </w:trPr>
        <w:tc>
          <w:tcPr>
            <w:tcW w:w="2337" w:type="dxa"/>
            <w:vMerge/>
          </w:tcPr>
          <w:p w14:paraId="1D3E974A" w14:textId="77777777" w:rsidR="00941818" w:rsidRDefault="00941818" w:rsidP="009778C1"/>
        </w:tc>
        <w:tc>
          <w:tcPr>
            <w:tcW w:w="2337" w:type="dxa"/>
            <w:vMerge/>
          </w:tcPr>
          <w:p w14:paraId="053EB240" w14:textId="77777777" w:rsidR="00941818" w:rsidRDefault="00941818" w:rsidP="009778C1"/>
        </w:tc>
        <w:tc>
          <w:tcPr>
            <w:tcW w:w="2338" w:type="dxa"/>
            <w:gridSpan w:val="2"/>
          </w:tcPr>
          <w:p w14:paraId="2A20373D" w14:textId="00B261C0" w:rsidR="00941818" w:rsidRPr="00BF6D53" w:rsidRDefault="00941818" w:rsidP="00BB02E4">
            <w:pPr>
              <w:jc w:val="center"/>
            </w:pPr>
            <w:r w:rsidRPr="004906F5">
              <w:t>L</w:t>
            </w:r>
            <w:r w:rsidRPr="004906F5">
              <w:rPr>
                <w:vertAlign w:val="subscript"/>
              </w:rPr>
              <w:t>∞</w:t>
            </w:r>
            <w:r w:rsidR="00BF6D53">
              <w:t xml:space="preserve"> (cm)</w:t>
            </w:r>
          </w:p>
        </w:tc>
        <w:tc>
          <w:tcPr>
            <w:tcW w:w="2338" w:type="dxa"/>
          </w:tcPr>
          <w:p w14:paraId="30F3DE7A" w14:textId="5EE61FA5" w:rsidR="00941818" w:rsidRDefault="00941818" w:rsidP="00BB02E4">
            <w:pPr>
              <w:jc w:val="center"/>
            </w:pPr>
            <w:r w:rsidRPr="004906F5">
              <w:t>K</w:t>
            </w:r>
          </w:p>
        </w:tc>
        <w:tc>
          <w:tcPr>
            <w:tcW w:w="2338" w:type="dxa"/>
          </w:tcPr>
          <w:p w14:paraId="5148F5D9" w14:textId="5610F6F8" w:rsidR="00941818" w:rsidRDefault="00BF6D53" w:rsidP="00BB02E4">
            <w:pPr>
              <w:jc w:val="center"/>
            </w:pPr>
            <w:r>
              <w:t>A</w:t>
            </w:r>
            <w:r w:rsidR="007671B8">
              <w:t>0</w:t>
            </w:r>
            <w:r>
              <w:t xml:space="preserve"> (years)</w:t>
            </w:r>
          </w:p>
        </w:tc>
        <w:tc>
          <w:tcPr>
            <w:tcW w:w="2338" w:type="dxa"/>
            <w:vMerge/>
          </w:tcPr>
          <w:p w14:paraId="770C734D" w14:textId="77777777" w:rsidR="00941818" w:rsidRDefault="00941818" w:rsidP="009778C1"/>
        </w:tc>
      </w:tr>
      <w:tr w:rsidR="00BF6D53" w14:paraId="7965E221" w14:textId="77777777" w:rsidTr="004B3FA4">
        <w:trPr>
          <w:trHeight w:val="552"/>
        </w:trPr>
        <w:tc>
          <w:tcPr>
            <w:tcW w:w="2337" w:type="dxa"/>
            <w:vMerge w:val="restart"/>
          </w:tcPr>
          <w:p w14:paraId="052B0520" w14:textId="43DDC645" w:rsidR="00BF6D53" w:rsidRDefault="00BF6D53" w:rsidP="00BF6D53">
            <w:r>
              <w:t>All strata estimated separately</w:t>
            </w:r>
          </w:p>
        </w:tc>
        <w:tc>
          <w:tcPr>
            <w:tcW w:w="2337" w:type="dxa"/>
            <w:vMerge w:val="restart"/>
          </w:tcPr>
          <w:p w14:paraId="5E704E27" w14:textId="2E0C26ED" w:rsidR="00BF6D53" w:rsidRDefault="00BF6D53" w:rsidP="00BF6D53">
            <w:r>
              <w:t>None (uniform)</w:t>
            </w:r>
          </w:p>
        </w:tc>
        <w:tc>
          <w:tcPr>
            <w:tcW w:w="1169" w:type="dxa"/>
          </w:tcPr>
          <w:p w14:paraId="3F042BD2" w14:textId="57996D62" w:rsidR="00BF6D53" w:rsidRDefault="00BF6D53" w:rsidP="00BF6D53">
            <w:r>
              <w:t xml:space="preserve"> </w:t>
            </w:r>
            <w:proofErr w:type="spellStart"/>
            <w:r>
              <w:t>Deep_N</w:t>
            </w:r>
            <w:proofErr w:type="spellEnd"/>
          </w:p>
        </w:tc>
        <w:tc>
          <w:tcPr>
            <w:tcW w:w="1169" w:type="dxa"/>
          </w:tcPr>
          <w:p w14:paraId="5F7B4C2C" w14:textId="6D44D641" w:rsidR="00BF6D53" w:rsidRDefault="00886155" w:rsidP="00BF6D53">
            <w:proofErr w:type="spellStart"/>
            <w:r>
              <w:t>Shallow_n</w:t>
            </w:r>
            <w:proofErr w:type="spellEnd"/>
          </w:p>
        </w:tc>
        <w:tc>
          <w:tcPr>
            <w:tcW w:w="2338" w:type="dxa"/>
            <w:vMerge w:val="restart"/>
          </w:tcPr>
          <w:p w14:paraId="18262115" w14:textId="1E11F27B" w:rsidR="00BF6D53" w:rsidRDefault="00BF6D53" w:rsidP="00BF6D53"/>
        </w:tc>
        <w:tc>
          <w:tcPr>
            <w:tcW w:w="2338" w:type="dxa"/>
            <w:vMerge w:val="restart"/>
          </w:tcPr>
          <w:p w14:paraId="09CFE817" w14:textId="31900E55" w:rsidR="00BF6D53" w:rsidRDefault="00BF6D53" w:rsidP="00BF6D53"/>
        </w:tc>
        <w:tc>
          <w:tcPr>
            <w:tcW w:w="2338" w:type="dxa"/>
            <w:vMerge w:val="restart"/>
          </w:tcPr>
          <w:p w14:paraId="15730A7C" w14:textId="28124204" w:rsidR="00BF6D53" w:rsidRDefault="00BF6D53" w:rsidP="00BF6D53"/>
        </w:tc>
      </w:tr>
      <w:tr w:rsidR="00BF6D53" w14:paraId="2BBDF06D" w14:textId="77777777" w:rsidTr="004B3FA4">
        <w:trPr>
          <w:trHeight w:val="552"/>
        </w:trPr>
        <w:tc>
          <w:tcPr>
            <w:tcW w:w="2337" w:type="dxa"/>
            <w:vMerge/>
          </w:tcPr>
          <w:p w14:paraId="73142B10" w14:textId="77777777" w:rsidR="00BF6D53" w:rsidRDefault="00BF6D53" w:rsidP="00BF6D53"/>
        </w:tc>
        <w:tc>
          <w:tcPr>
            <w:tcW w:w="2337" w:type="dxa"/>
            <w:vMerge/>
          </w:tcPr>
          <w:p w14:paraId="67C4EB9D" w14:textId="77777777" w:rsidR="00BF6D53" w:rsidRDefault="00BF6D53" w:rsidP="00BF6D53"/>
        </w:tc>
        <w:tc>
          <w:tcPr>
            <w:tcW w:w="1169" w:type="dxa"/>
          </w:tcPr>
          <w:p w14:paraId="5BE3D148" w14:textId="77777777" w:rsidR="00BF6D53" w:rsidRDefault="00BF6D53" w:rsidP="00BF6D53"/>
        </w:tc>
        <w:tc>
          <w:tcPr>
            <w:tcW w:w="1169" w:type="dxa"/>
          </w:tcPr>
          <w:p w14:paraId="088FC7F8" w14:textId="77DFB305" w:rsidR="00BF6D53" w:rsidRDefault="00BF6D53" w:rsidP="00BF6D53"/>
        </w:tc>
        <w:tc>
          <w:tcPr>
            <w:tcW w:w="2338" w:type="dxa"/>
            <w:vMerge/>
          </w:tcPr>
          <w:p w14:paraId="0EF73815" w14:textId="77777777" w:rsidR="00BF6D53" w:rsidRDefault="00BF6D53" w:rsidP="00BF6D53"/>
        </w:tc>
        <w:tc>
          <w:tcPr>
            <w:tcW w:w="2338" w:type="dxa"/>
            <w:vMerge/>
          </w:tcPr>
          <w:p w14:paraId="3D2F3FF1" w14:textId="77777777" w:rsidR="00BF6D53" w:rsidRDefault="00BF6D53" w:rsidP="00BF6D53"/>
        </w:tc>
        <w:tc>
          <w:tcPr>
            <w:tcW w:w="2338" w:type="dxa"/>
            <w:vMerge/>
          </w:tcPr>
          <w:p w14:paraId="58B4D0DF" w14:textId="77777777" w:rsidR="00BF6D53" w:rsidRDefault="00BF6D53" w:rsidP="00BF6D53"/>
        </w:tc>
      </w:tr>
      <w:tr w:rsidR="00BF6D53" w14:paraId="42BA7CFE" w14:textId="77777777" w:rsidTr="004B3FA4">
        <w:trPr>
          <w:trHeight w:val="552"/>
        </w:trPr>
        <w:tc>
          <w:tcPr>
            <w:tcW w:w="2337" w:type="dxa"/>
            <w:vMerge/>
          </w:tcPr>
          <w:p w14:paraId="30BD5147" w14:textId="77777777" w:rsidR="00BF6D53" w:rsidRDefault="00BF6D53" w:rsidP="00BF6D53"/>
        </w:tc>
        <w:tc>
          <w:tcPr>
            <w:tcW w:w="2337" w:type="dxa"/>
            <w:vMerge/>
          </w:tcPr>
          <w:p w14:paraId="69E3D5CD" w14:textId="77777777" w:rsidR="00BF6D53" w:rsidRDefault="00BF6D53" w:rsidP="00BF6D53"/>
        </w:tc>
        <w:tc>
          <w:tcPr>
            <w:tcW w:w="1169" w:type="dxa"/>
          </w:tcPr>
          <w:p w14:paraId="44E3F2A0" w14:textId="77777777" w:rsidR="00BF6D53" w:rsidRDefault="00BF6D53" w:rsidP="00BF6D53"/>
        </w:tc>
        <w:tc>
          <w:tcPr>
            <w:tcW w:w="1169" w:type="dxa"/>
          </w:tcPr>
          <w:p w14:paraId="648DFE79" w14:textId="19D96AD3" w:rsidR="00BF6D53" w:rsidRDefault="00BF6D53" w:rsidP="00BF6D53"/>
        </w:tc>
        <w:tc>
          <w:tcPr>
            <w:tcW w:w="2338" w:type="dxa"/>
            <w:vMerge/>
          </w:tcPr>
          <w:p w14:paraId="36686277" w14:textId="77777777" w:rsidR="00BF6D53" w:rsidRDefault="00BF6D53" w:rsidP="00BF6D53"/>
        </w:tc>
        <w:tc>
          <w:tcPr>
            <w:tcW w:w="2338" w:type="dxa"/>
            <w:vMerge/>
          </w:tcPr>
          <w:p w14:paraId="5D964865" w14:textId="77777777" w:rsidR="00BF6D53" w:rsidRDefault="00BF6D53" w:rsidP="00BF6D53"/>
        </w:tc>
        <w:tc>
          <w:tcPr>
            <w:tcW w:w="2338" w:type="dxa"/>
            <w:vMerge/>
          </w:tcPr>
          <w:p w14:paraId="69642A5F" w14:textId="77777777" w:rsidR="00BF6D53" w:rsidRDefault="00BF6D53" w:rsidP="00BF6D53"/>
        </w:tc>
      </w:tr>
      <w:tr w:rsidR="00BF6D53" w14:paraId="79FAAAC5" w14:textId="77777777" w:rsidTr="00F82EB2">
        <w:tc>
          <w:tcPr>
            <w:tcW w:w="2337" w:type="dxa"/>
          </w:tcPr>
          <w:p w14:paraId="4E4D3BDF" w14:textId="233E0E1E" w:rsidR="00BF6D53" w:rsidRDefault="00BF6D53" w:rsidP="00BF6D53">
            <w:r>
              <w:t>All strata estimated separately</w:t>
            </w:r>
          </w:p>
        </w:tc>
        <w:tc>
          <w:tcPr>
            <w:tcW w:w="2337" w:type="dxa"/>
          </w:tcPr>
          <w:p w14:paraId="03FEB7E7" w14:textId="1EB05B55" w:rsidR="00BF6D53" w:rsidRDefault="00BF6D53" w:rsidP="00BF6D53">
            <w:r>
              <w:t>Minimum only (logistic)</w:t>
            </w:r>
          </w:p>
        </w:tc>
        <w:tc>
          <w:tcPr>
            <w:tcW w:w="2338" w:type="dxa"/>
            <w:gridSpan w:val="2"/>
          </w:tcPr>
          <w:p w14:paraId="5DE1BCE2" w14:textId="2291984C" w:rsidR="00BF6D53" w:rsidRDefault="00BF6D53" w:rsidP="00BF6D53"/>
        </w:tc>
        <w:tc>
          <w:tcPr>
            <w:tcW w:w="2338" w:type="dxa"/>
          </w:tcPr>
          <w:p w14:paraId="38180B22" w14:textId="37F73AA5" w:rsidR="00BF6D53" w:rsidRDefault="00BF6D53" w:rsidP="00BF6D53"/>
        </w:tc>
        <w:tc>
          <w:tcPr>
            <w:tcW w:w="2338" w:type="dxa"/>
          </w:tcPr>
          <w:p w14:paraId="0D6FF9D0" w14:textId="7500BA47" w:rsidR="00BF6D53" w:rsidRDefault="00BF6D53" w:rsidP="00BF6D53"/>
        </w:tc>
        <w:tc>
          <w:tcPr>
            <w:tcW w:w="2338" w:type="dxa"/>
          </w:tcPr>
          <w:p w14:paraId="1BCF479A" w14:textId="77777777" w:rsidR="00BF6D53" w:rsidRDefault="00BF6D53" w:rsidP="00BF6D53"/>
        </w:tc>
      </w:tr>
      <w:tr w:rsidR="00BF6D53" w14:paraId="57D34A8D" w14:textId="77777777" w:rsidTr="00F82EB2">
        <w:tc>
          <w:tcPr>
            <w:tcW w:w="2337" w:type="dxa"/>
          </w:tcPr>
          <w:p w14:paraId="54A0F6D6" w14:textId="77777777" w:rsidR="00BF6D53" w:rsidRDefault="00BF6D53" w:rsidP="00BF6D53">
            <w:r>
              <w:t>All strata estimated separately</w:t>
            </w:r>
          </w:p>
        </w:tc>
        <w:tc>
          <w:tcPr>
            <w:tcW w:w="2337" w:type="dxa"/>
          </w:tcPr>
          <w:p w14:paraId="3E2A4A7B" w14:textId="77777777" w:rsidR="00BF6D53" w:rsidRDefault="00BF6D53" w:rsidP="00BF6D53">
            <w:r>
              <w:t>Maximum only (negative logistic)</w:t>
            </w:r>
          </w:p>
        </w:tc>
        <w:tc>
          <w:tcPr>
            <w:tcW w:w="2338" w:type="dxa"/>
            <w:gridSpan w:val="2"/>
          </w:tcPr>
          <w:p w14:paraId="223DDCD6" w14:textId="77777777" w:rsidR="00BF6D53" w:rsidRDefault="00BF6D53" w:rsidP="00BF6D53"/>
        </w:tc>
        <w:tc>
          <w:tcPr>
            <w:tcW w:w="2338" w:type="dxa"/>
          </w:tcPr>
          <w:p w14:paraId="3A4DB2CB" w14:textId="77777777" w:rsidR="00BF6D53" w:rsidRDefault="00BF6D53" w:rsidP="00BF6D53"/>
        </w:tc>
        <w:tc>
          <w:tcPr>
            <w:tcW w:w="2338" w:type="dxa"/>
          </w:tcPr>
          <w:p w14:paraId="51D0E04D" w14:textId="77777777" w:rsidR="00BF6D53" w:rsidRDefault="00BF6D53" w:rsidP="00BF6D53"/>
        </w:tc>
        <w:tc>
          <w:tcPr>
            <w:tcW w:w="2338" w:type="dxa"/>
          </w:tcPr>
          <w:p w14:paraId="7778293F" w14:textId="20ACF5A0" w:rsidR="00BF6D53" w:rsidRDefault="00BF6D53" w:rsidP="00BF6D53"/>
        </w:tc>
      </w:tr>
      <w:tr w:rsidR="00BF6D53" w14:paraId="586B99DA" w14:textId="77777777" w:rsidTr="00F82EB2">
        <w:tc>
          <w:tcPr>
            <w:tcW w:w="2337" w:type="dxa"/>
          </w:tcPr>
          <w:p w14:paraId="5FDFD604" w14:textId="77777777" w:rsidR="00BF6D53" w:rsidRDefault="00BF6D53" w:rsidP="00BF6D53">
            <w:r>
              <w:t>All strata estimated separately</w:t>
            </w:r>
          </w:p>
        </w:tc>
        <w:tc>
          <w:tcPr>
            <w:tcW w:w="2337" w:type="dxa"/>
          </w:tcPr>
          <w:p w14:paraId="29224CA5" w14:textId="77777777" w:rsidR="00BF6D53" w:rsidRDefault="00BF6D53" w:rsidP="00BF6D53">
            <w:r>
              <w:t>Minimum and maximum (dome shaped)</w:t>
            </w:r>
          </w:p>
        </w:tc>
        <w:tc>
          <w:tcPr>
            <w:tcW w:w="2338" w:type="dxa"/>
            <w:gridSpan w:val="2"/>
          </w:tcPr>
          <w:p w14:paraId="229005F4" w14:textId="77777777" w:rsidR="00BF6D53" w:rsidRDefault="00BF6D53" w:rsidP="00BF6D53"/>
        </w:tc>
        <w:tc>
          <w:tcPr>
            <w:tcW w:w="2338" w:type="dxa"/>
          </w:tcPr>
          <w:p w14:paraId="0A41302B" w14:textId="77777777" w:rsidR="00BF6D53" w:rsidRDefault="00BF6D53" w:rsidP="00BF6D53"/>
        </w:tc>
        <w:tc>
          <w:tcPr>
            <w:tcW w:w="2338" w:type="dxa"/>
          </w:tcPr>
          <w:p w14:paraId="01E1A2E3" w14:textId="77777777" w:rsidR="00BF6D53" w:rsidRDefault="00BF6D53" w:rsidP="00BF6D53"/>
        </w:tc>
        <w:tc>
          <w:tcPr>
            <w:tcW w:w="2338" w:type="dxa"/>
          </w:tcPr>
          <w:p w14:paraId="23E30CB7" w14:textId="5539B98C" w:rsidR="00BF6D53" w:rsidRDefault="00BF6D53" w:rsidP="00BF6D53"/>
        </w:tc>
      </w:tr>
    </w:tbl>
    <w:p w14:paraId="32FA2413" w14:textId="70944A52" w:rsidR="00072BEE" w:rsidRPr="004906F5" w:rsidRDefault="005C020F" w:rsidP="005C020F">
      <w:pPr>
        <w:pStyle w:val="Caption"/>
      </w:pPr>
      <w:r>
        <w:t xml:space="preserve">Table </w:t>
      </w:r>
      <w:r w:rsidR="00997CA2">
        <w:rPr>
          <w:noProof/>
        </w:rPr>
        <w:fldChar w:fldCharType="begin"/>
      </w:r>
      <w:r w:rsidR="00997CA2">
        <w:rPr>
          <w:noProof/>
        </w:rPr>
        <w:instrText xml:space="preserve"> SEQ Table \* ARABIC </w:instrText>
      </w:r>
      <w:r w:rsidR="00997CA2">
        <w:rPr>
          <w:noProof/>
        </w:rPr>
        <w:fldChar w:fldCharType="separate"/>
      </w:r>
      <w:r>
        <w:rPr>
          <w:noProof/>
        </w:rPr>
        <w:t>3</w:t>
      </w:r>
      <w:r w:rsidR="00997CA2">
        <w:rPr>
          <w:noProof/>
        </w:rPr>
        <w:fldChar w:fldCharType="end"/>
      </w:r>
      <w:r>
        <w:t xml:space="preserve">. </w:t>
      </w:r>
      <w:r w:rsidR="00E96E82">
        <w:t>Results of simulations with varied selectivity corrections.</w:t>
      </w:r>
    </w:p>
    <w:p w14:paraId="54CEC14C" w14:textId="77777777" w:rsidR="009778C1" w:rsidRDefault="009778C1" w:rsidP="009778C1">
      <w:pPr>
        <w:pStyle w:val="Heading1"/>
        <w:sectPr w:rsidR="009778C1" w:rsidSect="00117953">
          <w:pgSz w:w="15840" w:h="12240" w:orient="landscape"/>
          <w:pgMar w:top="1440" w:right="1440" w:bottom="1440" w:left="1440" w:header="720" w:footer="720" w:gutter="0"/>
          <w:cols w:space="720"/>
          <w:docGrid w:linePitch="360"/>
        </w:sectPr>
      </w:pPr>
    </w:p>
    <w:p w14:paraId="542FB25E" w14:textId="77777777" w:rsidR="00BB02E4" w:rsidRPr="004906F5" w:rsidRDefault="00BB02E4" w:rsidP="00BB02E4"/>
    <w:p w14:paraId="44DAAD3E" w14:textId="77777777" w:rsidR="00BB02E4" w:rsidRPr="004906F5" w:rsidRDefault="00BB02E4" w:rsidP="00BB02E4">
      <w:pPr>
        <w:pStyle w:val="Heading1"/>
      </w:pPr>
      <w:r w:rsidRPr="004906F5">
        <w:t>References</w:t>
      </w:r>
    </w:p>
    <w:p w14:paraId="0DFB6FE9" w14:textId="491B7A3C" w:rsidR="004973C8" w:rsidRPr="004973C8" w:rsidRDefault="00BB02E4" w:rsidP="004973C8">
      <w:pPr>
        <w:widowControl w:val="0"/>
        <w:autoSpaceDE w:val="0"/>
        <w:autoSpaceDN w:val="0"/>
        <w:adjustRightInd w:val="0"/>
        <w:spacing w:line="24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4973C8" w:rsidRPr="004973C8">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0201038F" w14:textId="77777777" w:rsidR="004973C8" w:rsidRPr="004973C8" w:rsidRDefault="004973C8" w:rsidP="004973C8">
      <w:pPr>
        <w:widowControl w:val="0"/>
        <w:autoSpaceDE w:val="0"/>
        <w:autoSpaceDN w:val="0"/>
        <w:adjustRightInd w:val="0"/>
        <w:spacing w:line="240" w:lineRule="auto"/>
        <w:ind w:left="480" w:hanging="480"/>
        <w:rPr>
          <w:noProof/>
        </w:rPr>
      </w:pPr>
      <w:r w:rsidRPr="004973C8">
        <w:rPr>
          <w:noProof/>
        </w:rPr>
        <w:t>Hanselman, D.H., Heifetz, J., Echave, K.B., Dressel, S.C., Jech, J.M., 2015. Move it or lose it: movement and mortality of sablefish tagged in Alaska. Can. J. Fish. Aquat. Sci. 72, 238–251. https://doi.org/10.1139/cjfas-2014-0251</w:t>
      </w:r>
    </w:p>
    <w:p w14:paraId="7BF2241E" w14:textId="77777777" w:rsidR="004973C8" w:rsidRPr="004973C8" w:rsidRDefault="004973C8" w:rsidP="004973C8">
      <w:pPr>
        <w:widowControl w:val="0"/>
        <w:autoSpaceDE w:val="0"/>
        <w:autoSpaceDN w:val="0"/>
        <w:adjustRightInd w:val="0"/>
        <w:spacing w:line="240" w:lineRule="auto"/>
        <w:ind w:left="480" w:hanging="480"/>
        <w:rPr>
          <w:noProof/>
        </w:rPr>
      </w:pPr>
      <w:r w:rsidRPr="004973C8">
        <w:rPr>
          <w:noProof/>
        </w:rPr>
        <w:t>Hanselman, D.H., Lunsford, C.R., Rodgveller, C.J., 2015. Assessment of the sablefish stock in Alaska. Stock Assess. Fish. Eval. Rep. Groundf. Resour. Gulf Alaska 2014, 576–717.</w:t>
      </w:r>
    </w:p>
    <w:p w14:paraId="13608252" w14:textId="77777777" w:rsidR="004973C8" w:rsidRPr="004973C8" w:rsidRDefault="004973C8" w:rsidP="004973C8">
      <w:pPr>
        <w:widowControl w:val="0"/>
        <w:autoSpaceDE w:val="0"/>
        <w:autoSpaceDN w:val="0"/>
        <w:adjustRightInd w:val="0"/>
        <w:spacing w:line="240" w:lineRule="auto"/>
        <w:ind w:left="480" w:hanging="480"/>
        <w:rPr>
          <w:noProof/>
        </w:rPr>
      </w:pPr>
      <w:r w:rsidRPr="004973C8">
        <w:rPr>
          <w:noProof/>
        </w:rPr>
        <w:t>Hurst, T.P., Abookire, A.A., 2006. Temporal and spatial variation in potential and realized growth rates of age-0 year northern rock sole. J. Fish Biol. 68, 905–919. https://doi.org/10.1111/j.0022-1112.2006.00985.x</w:t>
      </w:r>
    </w:p>
    <w:p w14:paraId="78745216" w14:textId="77777777" w:rsidR="004973C8" w:rsidRPr="004973C8" w:rsidRDefault="004973C8" w:rsidP="004973C8">
      <w:pPr>
        <w:widowControl w:val="0"/>
        <w:autoSpaceDE w:val="0"/>
        <w:autoSpaceDN w:val="0"/>
        <w:adjustRightInd w:val="0"/>
        <w:spacing w:line="240" w:lineRule="auto"/>
        <w:ind w:left="480" w:hanging="480"/>
        <w:rPr>
          <w:noProof/>
        </w:rPr>
      </w:pPr>
      <w:r w:rsidRPr="004973C8">
        <w:rPr>
          <w:noProof/>
        </w:rPr>
        <w:t xml:space="preserve">Jasonowicz, A.J., Goetz, F.W., Goetz, G.W., Nichols, K.M., 2017. Love the one you’re with: genomic evidence of panmixia in the sablefish ( </w:t>
      </w:r>
      <w:r w:rsidRPr="004973C8">
        <w:rPr>
          <w:i/>
          <w:iCs/>
          <w:noProof/>
        </w:rPr>
        <w:t>Anoplopoma fimbria</w:t>
      </w:r>
      <w:r w:rsidRPr="004973C8">
        <w:rPr>
          <w:noProof/>
        </w:rPr>
        <w:t xml:space="preserve"> ). Can. J. Fish. Aquat. Sci. 74, 377–387. https://doi.org/10.1139/cjfas-2016-0012</w:t>
      </w:r>
    </w:p>
    <w:p w14:paraId="217E0F14" w14:textId="77777777" w:rsidR="004973C8" w:rsidRPr="004973C8" w:rsidRDefault="004973C8" w:rsidP="004973C8">
      <w:pPr>
        <w:widowControl w:val="0"/>
        <w:autoSpaceDE w:val="0"/>
        <w:autoSpaceDN w:val="0"/>
        <w:adjustRightInd w:val="0"/>
        <w:spacing w:line="240" w:lineRule="auto"/>
        <w:ind w:left="480" w:hanging="480"/>
        <w:rPr>
          <w:noProof/>
        </w:rPr>
      </w:pPr>
      <w:r w:rsidRPr="004973C8">
        <w:rPr>
          <w:noProof/>
        </w:rPr>
        <w:t>Johnson, K.F., Rudd, M.B., Pons, M., Akselrud, C.A., Lee, Q., Haltuch, M.A., Hamel, O.S., 2015. Status of the U.S. sablefish resource in 2015.</w:t>
      </w:r>
    </w:p>
    <w:p w14:paraId="7C153A1E" w14:textId="77777777" w:rsidR="004973C8" w:rsidRPr="004973C8" w:rsidRDefault="004973C8" w:rsidP="004973C8">
      <w:pPr>
        <w:widowControl w:val="0"/>
        <w:autoSpaceDE w:val="0"/>
        <w:autoSpaceDN w:val="0"/>
        <w:adjustRightInd w:val="0"/>
        <w:spacing w:line="240" w:lineRule="auto"/>
        <w:ind w:left="480" w:hanging="480"/>
        <w:rPr>
          <w:noProof/>
        </w:rPr>
      </w:pPr>
      <w:r w:rsidRPr="004973C8">
        <w:rPr>
          <w:noProof/>
        </w:rPr>
        <w:t>Kristensen, K., Nielsen, A., Berg, C., Skaug, H., Bell, B., 2016. TMB: Automatic Differentiation and Laplace Approximation. ournal Stat. Softw. 70, 1–21. https://doi.org/10.18637/jss.v070.i05</w:t>
      </w:r>
    </w:p>
    <w:p w14:paraId="55639885" w14:textId="77777777" w:rsidR="004973C8" w:rsidRPr="004973C8" w:rsidRDefault="004973C8" w:rsidP="004973C8">
      <w:pPr>
        <w:widowControl w:val="0"/>
        <w:autoSpaceDE w:val="0"/>
        <w:autoSpaceDN w:val="0"/>
        <w:adjustRightInd w:val="0"/>
        <w:spacing w:line="240" w:lineRule="auto"/>
        <w:ind w:left="480" w:hanging="480"/>
        <w:rPr>
          <w:noProof/>
        </w:rPr>
      </w:pPr>
      <w:r w:rsidRPr="004973C8">
        <w:rPr>
          <w:noProof/>
        </w:rPr>
        <w:t>McDevitt, M., 1990. Growth Analysis of Sablefish From Mark-Recapture Data From the Northeast Pacific. University of Washington.</w:t>
      </w:r>
    </w:p>
    <w:p w14:paraId="68DEF776" w14:textId="77777777" w:rsidR="004973C8" w:rsidRPr="004973C8" w:rsidRDefault="004973C8" w:rsidP="004973C8">
      <w:pPr>
        <w:widowControl w:val="0"/>
        <w:autoSpaceDE w:val="0"/>
        <w:autoSpaceDN w:val="0"/>
        <w:adjustRightInd w:val="0"/>
        <w:spacing w:line="240" w:lineRule="auto"/>
        <w:ind w:left="480" w:hanging="480"/>
        <w:rPr>
          <w:noProof/>
        </w:rPr>
      </w:pPr>
      <w:r w:rsidRPr="004973C8">
        <w:rPr>
          <w:noProof/>
        </w:rPr>
        <w:t>McGarvey, R., Fowler, A.J., 2002. Seasonal growth of King George whiting (Sillaginodes punctata) estimated from length-at-age samples of the legal-size harvest. Fish. Bull. 100, 545–558.</w:t>
      </w:r>
    </w:p>
    <w:p w14:paraId="4CC85F34" w14:textId="77777777" w:rsidR="004973C8" w:rsidRPr="004973C8" w:rsidRDefault="004973C8" w:rsidP="004973C8">
      <w:pPr>
        <w:widowControl w:val="0"/>
        <w:autoSpaceDE w:val="0"/>
        <w:autoSpaceDN w:val="0"/>
        <w:adjustRightInd w:val="0"/>
        <w:spacing w:line="240" w:lineRule="auto"/>
        <w:ind w:left="480" w:hanging="480"/>
        <w:rPr>
          <w:noProof/>
        </w:rPr>
      </w:pPr>
      <w:r w:rsidRPr="004973C8">
        <w:rPr>
          <w:noProof/>
        </w:rPr>
        <w:t>Punt, A.E., 2003. The performance of a size-structured stock assessment method in the face of spatial heterogeneity in growth. Fish. Res. 65, 391–409. https://doi.org/10.1016/j.fishres.2003.09.028</w:t>
      </w:r>
    </w:p>
    <w:p w14:paraId="3DF938F7" w14:textId="77777777" w:rsidR="004973C8" w:rsidRPr="004973C8" w:rsidRDefault="004973C8" w:rsidP="004973C8">
      <w:pPr>
        <w:widowControl w:val="0"/>
        <w:autoSpaceDE w:val="0"/>
        <w:autoSpaceDN w:val="0"/>
        <w:adjustRightInd w:val="0"/>
        <w:spacing w:line="240" w:lineRule="auto"/>
        <w:ind w:left="480" w:hanging="480"/>
        <w:rPr>
          <w:noProof/>
        </w:rPr>
      </w:pPr>
      <w:r w:rsidRPr="004973C8">
        <w:rPr>
          <w:noProof/>
        </w:rPr>
        <w:t>Ricker, W., 1969. Effects of size-selective mortality and sampling bias on estimates of growth, mortality, production and yield. J. Fish. Res. Board Canada. https://doi.org/10.1139/f69-051</w:t>
      </w:r>
    </w:p>
    <w:p w14:paraId="1D0B24DD" w14:textId="77777777" w:rsidR="004973C8" w:rsidRPr="004973C8" w:rsidRDefault="004973C8" w:rsidP="004973C8">
      <w:pPr>
        <w:widowControl w:val="0"/>
        <w:autoSpaceDE w:val="0"/>
        <w:autoSpaceDN w:val="0"/>
        <w:adjustRightInd w:val="0"/>
        <w:spacing w:line="240" w:lineRule="auto"/>
        <w:ind w:left="480" w:hanging="480"/>
        <w:rPr>
          <w:noProof/>
        </w:rPr>
      </w:pPr>
      <w:r w:rsidRPr="004973C8">
        <w:rPr>
          <w:noProof/>
        </w:rPr>
        <w:t>Schueller, A.M., Williams, E.H., Cheshire, R.T., 2014. A proposed, tested, and applied adjustment to account for bias in growth parameter estimates due to selectivity. Fish. Res. 158, 26–39. https://doi.org/10.1016/j.fishres.2013.10.023</w:t>
      </w:r>
    </w:p>
    <w:p w14:paraId="4F91F08D" w14:textId="77777777" w:rsidR="004973C8" w:rsidRPr="004973C8" w:rsidRDefault="004973C8" w:rsidP="004973C8">
      <w:pPr>
        <w:widowControl w:val="0"/>
        <w:autoSpaceDE w:val="0"/>
        <w:autoSpaceDN w:val="0"/>
        <w:adjustRightInd w:val="0"/>
        <w:spacing w:line="240" w:lineRule="auto"/>
        <w:ind w:left="480" w:hanging="480"/>
        <w:rPr>
          <w:noProof/>
        </w:rPr>
      </w:pPr>
      <w:r w:rsidRPr="004973C8">
        <w:rPr>
          <w:noProof/>
        </w:rPr>
        <w:t>von Bertalanffy, L., 1957. Quantitative Laws in Metabolism and Growth. Q. Rev. Biol. https://doi.org/10.1086/401873</w:t>
      </w:r>
    </w:p>
    <w:p w14:paraId="695E1B34" w14:textId="77777777" w:rsidR="00461B39" w:rsidRDefault="00BB02E4" w:rsidP="00D12A77">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Punt, Andre (O&amp;A, Hobart)" w:date="2018-09-28T16:57:00Z" w:initials="PA(H">
    <w:p w14:paraId="24D83C79" w14:textId="639C7BF8" w:rsidR="00786E5E" w:rsidRDefault="00786E5E">
      <w:pPr>
        <w:pStyle w:val="CommentText"/>
      </w:pPr>
      <w:r>
        <w:rPr>
          <w:rStyle w:val="CommentReference"/>
        </w:rPr>
        <w:annotationRef/>
      </w:r>
      <w:r>
        <w:t xml:space="preserve">This is a special case paper </w:t>
      </w:r>
    </w:p>
  </w:comment>
  <w:comment w:id="1" w:author="mkapur" w:date="2018-09-26T08:01:00Z" w:initials="m">
    <w:p w14:paraId="43853545" w14:textId="700CDD2A" w:rsidR="004B3FA4" w:rsidRDefault="004B3FA4" w:rsidP="00FC6A65">
      <w:pPr>
        <w:pStyle w:val="NormalWeb"/>
        <w:ind w:left="480" w:hanging="480"/>
      </w:pPr>
      <w:r>
        <w:rPr>
          <w:rStyle w:val="CommentReference"/>
        </w:rPr>
        <w:annotationRef/>
      </w:r>
      <w:r>
        <w:t>I also found a more complicated selectivity correction method which modifies the likelihood based on exploitation history and current abundance but decided to go for simpler on these first runs. We can discuss the tradeoffs of building in many assumptions across all strata.</w:t>
      </w:r>
    </w:p>
    <w:p w14:paraId="4AA1A0E2" w14:textId="77777777" w:rsidR="004B3FA4" w:rsidRDefault="004B3FA4" w:rsidP="00FC6A65">
      <w:pPr>
        <w:pStyle w:val="NormalWeb"/>
        <w:ind w:left="480" w:hanging="480"/>
      </w:pPr>
    </w:p>
    <w:p w14:paraId="3AB83993" w14:textId="33715540" w:rsidR="004B3FA4" w:rsidRDefault="004B3FA4" w:rsidP="00FC6A65">
      <w:pPr>
        <w:pStyle w:val="NormalWeb"/>
        <w:ind w:left="480" w:hanging="480"/>
      </w:pPr>
      <w:r>
        <w:t xml:space="preserve">That method is described in: Taylor, N.G., Walters, C.J., Martell, S.J.D., 2011. Corrigendum: A new likelihood for simultaneously estimating von </w:t>
      </w:r>
      <w:proofErr w:type="spellStart"/>
      <w:r>
        <w:t>Bertalanffy</w:t>
      </w:r>
      <w:proofErr w:type="spellEnd"/>
      <w:r>
        <w:t xml:space="preserve"> growth parameters, gear selectivity, and natural and fishing mortality. Can. J. Fish. </w:t>
      </w:r>
      <w:proofErr w:type="spellStart"/>
      <w:r>
        <w:t>Aquat</w:t>
      </w:r>
      <w:proofErr w:type="spellEnd"/>
      <w:r>
        <w:t xml:space="preserve">. Sci. 68, 1507–1507. </w:t>
      </w:r>
      <w:hyperlink r:id="rId1" w:history="1">
        <w:r w:rsidR="00786E5E" w:rsidRPr="00E74798">
          <w:rPr>
            <w:rStyle w:val="Hyperlink"/>
          </w:rPr>
          <w:t>https://doi.org/10.1139/f2011-100</w:t>
        </w:r>
      </w:hyperlink>
    </w:p>
    <w:p w14:paraId="054CD734" w14:textId="77777777" w:rsidR="00786E5E" w:rsidRDefault="00786E5E" w:rsidP="00FC6A65">
      <w:pPr>
        <w:pStyle w:val="NormalWeb"/>
        <w:ind w:left="480" w:hanging="480"/>
      </w:pPr>
    </w:p>
    <w:p w14:paraId="1DE03505" w14:textId="3018294E" w:rsidR="00786E5E" w:rsidRDefault="00786E5E" w:rsidP="00FC6A65">
      <w:pPr>
        <w:pStyle w:val="NormalWeb"/>
        <w:ind w:left="480" w:hanging="480"/>
      </w:pPr>
      <w:r>
        <w:t>AEP: I don’t seem to have this can you send it?</w:t>
      </w:r>
    </w:p>
    <w:p w14:paraId="66E07C30" w14:textId="00FB8015" w:rsidR="004B3FA4" w:rsidRDefault="004B3FA4">
      <w:pPr>
        <w:pStyle w:val="CommentText"/>
      </w:pPr>
    </w:p>
  </w:comment>
  <w:comment w:id="4" w:author="Punt, Andre (O&amp;A, Hobart)" w:date="2018-09-28T16:56:00Z" w:initials="PA(H">
    <w:p w14:paraId="0E85FD26" w14:textId="4014A519" w:rsidR="00786E5E" w:rsidRDefault="00786E5E">
      <w:pPr>
        <w:pStyle w:val="CommentText"/>
      </w:pPr>
      <w:r>
        <w:rPr>
          <w:rStyle w:val="CommentReference"/>
        </w:rPr>
        <w:annotationRef/>
      </w:r>
      <w:proofErr w:type="gramStart"/>
      <w:r>
        <w:t>S(</w:t>
      </w:r>
      <w:proofErr w:type="gramEnd"/>
      <w:r>
        <w:t>L) is selectivity as a function of length</w:t>
      </w:r>
    </w:p>
  </w:comment>
  <w:comment w:id="10" w:author="Punt, Andre (O&amp;A, Hobart)" w:date="2018-09-28T16:54:00Z" w:initials="PA(H">
    <w:p w14:paraId="43D94001" w14:textId="485E6884" w:rsidR="00786E5E" w:rsidRDefault="00786E5E">
      <w:pPr>
        <w:pStyle w:val="CommentText"/>
      </w:pPr>
      <w:r>
        <w:rPr>
          <w:rStyle w:val="CommentReference"/>
        </w:rPr>
        <w:annotationRef/>
      </w:r>
      <w:proofErr w:type="gramStart"/>
      <w:r>
        <w:t>La(</w:t>
      </w:r>
      <w:proofErr w:type="gramEnd"/>
      <w:r>
        <w:t>hat) should be L</w:t>
      </w:r>
    </w:p>
  </w:comment>
  <w:comment w:id="12" w:author="Punt, Andre (O&amp;A, Hobart)" w:date="2018-09-28T16:54:00Z" w:initials="PA(H">
    <w:p w14:paraId="68DC76C1" w14:textId="13975241" w:rsidR="00786E5E" w:rsidRDefault="00786E5E">
      <w:pPr>
        <w:pStyle w:val="CommentText"/>
      </w:pPr>
      <w:r>
        <w:rPr>
          <w:rStyle w:val="CommentReference"/>
        </w:rPr>
        <w:annotationRef/>
      </w:r>
      <w:r>
        <w:t>What bias is this – for model selection you can use all the data points.</w:t>
      </w:r>
    </w:p>
  </w:comment>
  <w:comment w:id="13" w:author="mkapur" w:date="2018-09-26T07:52:00Z" w:initials="m">
    <w:p w14:paraId="59A679FB" w14:textId="4574D03D" w:rsidR="004B3FA4" w:rsidRDefault="004B3FA4">
      <w:pPr>
        <w:pStyle w:val="CommentText"/>
      </w:pPr>
      <w:r>
        <w:rPr>
          <w:rStyle w:val="CommentReference"/>
        </w:rPr>
        <w:annotationRef/>
      </w:r>
      <w:r>
        <w:t>The smallest data set has 581 pts</w:t>
      </w:r>
    </w:p>
  </w:comment>
  <w:comment w:id="14" w:author="mkapur" w:date="2018-09-26T08:06:00Z" w:initials="m">
    <w:p w14:paraId="78085B08" w14:textId="687C964C" w:rsidR="004B3FA4" w:rsidRDefault="004B3FA4">
      <w:pPr>
        <w:pStyle w:val="CommentText"/>
      </w:pPr>
      <w:r>
        <w:rPr>
          <w:rStyle w:val="CommentReference"/>
        </w:rPr>
        <w:annotationRef/>
      </w:r>
      <w:r>
        <w:t>May change later to power function whereby sigma slows with increased age (Francis 1988)</w:t>
      </w:r>
    </w:p>
    <w:p w14:paraId="2F3B346C" w14:textId="77777777" w:rsidR="00786E5E" w:rsidRDefault="00786E5E">
      <w:pPr>
        <w:pStyle w:val="CommentText"/>
      </w:pPr>
    </w:p>
    <w:p w14:paraId="0D56DE8A" w14:textId="6BAB4A9F" w:rsidR="00786E5E" w:rsidRDefault="00786E5E">
      <w:pPr>
        <w:pStyle w:val="CommentText"/>
      </w:pPr>
      <w:r>
        <w:t>AEP: What proportional to a – I usually expect it to be proportions to L-hat</w:t>
      </w:r>
    </w:p>
  </w:comment>
  <w:comment w:id="15" w:author="mkapur" w:date="2018-09-26T08:25:00Z" w:initials="m">
    <w:p w14:paraId="591949A5" w14:textId="41FA2808" w:rsidR="004B3FA4" w:rsidRDefault="004B3FA4">
      <w:pPr>
        <w:pStyle w:val="CommentText"/>
      </w:pPr>
      <w:r>
        <w:rPr>
          <w:rStyle w:val="CommentReference"/>
        </w:rPr>
        <w:annotationRef/>
      </w:r>
      <w:r>
        <w:t>Have not made sex-specific estimates yet, I assume we will need to</w:t>
      </w:r>
    </w:p>
  </w:comment>
  <w:comment w:id="16" w:author="Punt, Andre (O&amp;A, Hobart)" w:date="2018-09-28T16:56:00Z" w:initials="PA(H">
    <w:p w14:paraId="255AAFBF" w14:textId="69697A4E" w:rsidR="00786E5E" w:rsidRDefault="00786E5E">
      <w:pPr>
        <w:pStyle w:val="CommentText"/>
      </w:pPr>
      <w:r>
        <w:rPr>
          <w:rStyle w:val="CommentReference"/>
        </w:rPr>
        <w:annotationRef/>
      </w:r>
      <w:r>
        <w:t xml:space="preserve">Why </w:t>
      </w:r>
      <w:proofErr w:type="spellStart"/>
      <w:r>
        <w:t>expontial</w:t>
      </w:r>
      <w:proofErr w:type="spellEnd"/>
      <w:r>
        <w:t xml:space="preserve"> error – Equations 1-3 are based on additive error</w:t>
      </w:r>
    </w:p>
  </w:comment>
  <w:comment w:id="17" w:author="mkapur" w:date="2018-09-27T08:19:00Z" w:initials="m">
    <w:p w14:paraId="63D730AC" w14:textId="4556B33A" w:rsidR="00997CA2" w:rsidRDefault="00997CA2">
      <w:pPr>
        <w:pStyle w:val="CommentText"/>
      </w:pPr>
      <w:r>
        <w:rPr>
          <w:rStyle w:val="CommentReference"/>
        </w:rPr>
        <w:annotationRef/>
      </w:r>
      <w:r>
        <w:t>Not yet</w:t>
      </w:r>
    </w:p>
  </w:comment>
  <w:comment w:id="18" w:author="mkapur" w:date="2018-09-26T07:50:00Z" w:initials="m">
    <w:p w14:paraId="5B7917E0" w14:textId="46421ED0" w:rsidR="004B3FA4" w:rsidRDefault="004B3FA4">
      <w:pPr>
        <w:pStyle w:val="CommentText"/>
      </w:pPr>
      <w:r>
        <w:rPr>
          <w:rStyle w:val="CommentReference"/>
        </w:rPr>
        <w:annotationRef/>
      </w:r>
      <w:r>
        <w:t>Need to confirm this is appropriate since truncations will drop data outside of bounds (though the numerator uses all data)</w:t>
      </w:r>
    </w:p>
  </w:comment>
  <w:comment w:id="19" w:author="mkapur" w:date="2018-09-26T08:23:00Z" w:initials="m">
    <w:p w14:paraId="324BB061" w14:textId="788D3EBA" w:rsidR="004B3FA4" w:rsidRDefault="004B3FA4">
      <w:pPr>
        <w:pStyle w:val="CommentText"/>
      </w:pPr>
      <w:r>
        <w:rPr>
          <w:rStyle w:val="CommentReference"/>
        </w:rPr>
        <w:annotationRef/>
      </w:r>
      <w:r>
        <w:t>May change sampling strategy later to ensure even representation across ages. This is a problem for the shallow and deep north regions.</w:t>
      </w:r>
    </w:p>
  </w:comment>
  <w:comment w:id="20" w:author="Punt, Andre (O&amp;A, Hobart)" w:date="2018-09-28T16:58:00Z" w:initials="PA(H">
    <w:p w14:paraId="29F5709A" w14:textId="7D69EC20" w:rsidR="00786E5E" w:rsidRDefault="00786E5E">
      <w:pPr>
        <w:pStyle w:val="CommentText"/>
      </w:pPr>
      <w:r>
        <w:rPr>
          <w:rStyle w:val="CommentReference"/>
        </w:rPr>
        <w:annotationRef/>
      </w:r>
      <w:r>
        <w:t>Not sure about this?</w:t>
      </w:r>
    </w:p>
  </w:comment>
  <w:comment w:id="21" w:author="Punt, Andre (O&amp;A, Hobart)" w:date="2018-09-28T16:58:00Z" w:initials="PA(H">
    <w:p w14:paraId="63948354" w14:textId="5068C4C2" w:rsidR="00786E5E" w:rsidRDefault="00786E5E">
      <w:pPr>
        <w:pStyle w:val="CommentText"/>
      </w:pPr>
      <w:r>
        <w:rPr>
          <w:rStyle w:val="CommentReference"/>
        </w:rPr>
        <w:annotationRef/>
      </w:r>
      <w:r>
        <w:t>So we have two data sets here</w:t>
      </w:r>
    </w:p>
  </w:comment>
  <w:comment w:id="23" w:author="Punt, Andre (O&amp;A, Hobart)" w:date="2018-09-28T16:58:00Z" w:initials="PA(H">
    <w:p w14:paraId="5E512077" w14:textId="565E8D40" w:rsidR="00786E5E" w:rsidRDefault="00786E5E">
      <w:pPr>
        <w:pStyle w:val="CommentText"/>
      </w:pPr>
      <w:r>
        <w:rPr>
          <w:rStyle w:val="CommentReference"/>
        </w:rPr>
        <w:annotationRef/>
      </w:r>
      <w:r>
        <w:t>Rater use my approach which uses the full selection function</w:t>
      </w:r>
    </w:p>
  </w:comment>
  <w:comment w:id="24" w:author="mkapur" w:date="2018-09-26T08:58:00Z" w:initials="m">
    <w:p w14:paraId="497242EC" w14:textId="5185D4FB" w:rsidR="004B3FA4" w:rsidRDefault="004B3FA4">
      <w:pPr>
        <w:pStyle w:val="CommentText"/>
      </w:pPr>
      <w:r>
        <w:rPr>
          <w:rStyle w:val="CommentReference"/>
        </w:rPr>
        <w:annotationRef/>
      </w:r>
      <w:r>
        <w:t xml:space="preserve">I’d like to use known </w:t>
      </w:r>
      <w:proofErr w:type="spellStart"/>
      <w:r>
        <w:t>selectivities</w:t>
      </w:r>
      <w:proofErr w:type="spellEnd"/>
      <w:r>
        <w:t xml:space="preserve"> if we have them, for now I just did the 95%CI of what was in the data.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4D83C79" w15:done="0"/>
  <w15:commentEx w15:paraId="66E07C30" w15:done="0"/>
  <w15:commentEx w15:paraId="0E85FD26" w15:done="0"/>
  <w15:commentEx w15:paraId="43D94001" w15:done="0"/>
  <w15:commentEx w15:paraId="68DC76C1" w15:done="0"/>
  <w15:commentEx w15:paraId="59A679FB" w15:done="0"/>
  <w15:commentEx w15:paraId="0D56DE8A" w15:done="0"/>
  <w15:commentEx w15:paraId="591949A5" w15:done="0"/>
  <w15:commentEx w15:paraId="255AAFBF" w15:done="0"/>
  <w15:commentEx w15:paraId="63D730AC" w15:done="0"/>
  <w15:commentEx w15:paraId="5B7917E0" w15:done="0"/>
  <w15:commentEx w15:paraId="324BB061" w15:done="0"/>
  <w15:commentEx w15:paraId="29F5709A" w15:done="0"/>
  <w15:commentEx w15:paraId="63948354" w15:done="0"/>
  <w15:commentEx w15:paraId="5E512077" w15:done="0"/>
  <w15:commentEx w15:paraId="497242E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E07C30" w16cid:durableId="1F55BB60"/>
  <w16cid:commentId w16cid:paraId="59A679FB" w16cid:durableId="1F55B948"/>
  <w16cid:commentId w16cid:paraId="78085B08" w16cid:durableId="1F55BC8E"/>
  <w16cid:commentId w16cid:paraId="591949A5" w16cid:durableId="1F55C0F4"/>
  <w16cid:commentId w16cid:paraId="63D730AC" w16cid:durableId="1F57112C"/>
  <w16cid:commentId w16cid:paraId="5B7917E0" w16cid:durableId="1F55B8A9"/>
  <w16cid:commentId w16cid:paraId="324BB061" w16cid:durableId="1F55C09D"/>
  <w16cid:commentId w16cid:paraId="497242EC" w16cid:durableId="1F55C8B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unt, Andre (O&amp;A, Hobart)">
    <w15:presenceInfo w15:providerId="AD" w15:userId="S-1-5-21-61289985-2027487937-1858953157-2555"/>
  </w15:person>
  <w15:person w15:author="mkapur">
    <w15:presenceInfo w15:providerId="None" w15:userId="m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3DF7"/>
    <w:rsid w:val="00015DE8"/>
    <w:rsid w:val="00022CBF"/>
    <w:rsid w:val="00040589"/>
    <w:rsid w:val="00041153"/>
    <w:rsid w:val="00055CBF"/>
    <w:rsid w:val="00072BEE"/>
    <w:rsid w:val="000E651C"/>
    <w:rsid w:val="00117953"/>
    <w:rsid w:val="00135ED3"/>
    <w:rsid w:val="001424C8"/>
    <w:rsid w:val="00160DD0"/>
    <w:rsid w:val="0016210F"/>
    <w:rsid w:val="00193066"/>
    <w:rsid w:val="001A1B0A"/>
    <w:rsid w:val="001B234F"/>
    <w:rsid w:val="001C0800"/>
    <w:rsid w:val="002239EF"/>
    <w:rsid w:val="00234EF2"/>
    <w:rsid w:val="00291EEB"/>
    <w:rsid w:val="002B485F"/>
    <w:rsid w:val="002E1DDC"/>
    <w:rsid w:val="0031135F"/>
    <w:rsid w:val="00347759"/>
    <w:rsid w:val="00357218"/>
    <w:rsid w:val="00390CEC"/>
    <w:rsid w:val="003D604A"/>
    <w:rsid w:val="00416528"/>
    <w:rsid w:val="0044373E"/>
    <w:rsid w:val="00461B39"/>
    <w:rsid w:val="004906F5"/>
    <w:rsid w:val="004973C8"/>
    <w:rsid w:val="004A2A12"/>
    <w:rsid w:val="004B3FA4"/>
    <w:rsid w:val="004C0E4D"/>
    <w:rsid w:val="004D4C29"/>
    <w:rsid w:val="00501E09"/>
    <w:rsid w:val="00503E71"/>
    <w:rsid w:val="005453B8"/>
    <w:rsid w:val="00564486"/>
    <w:rsid w:val="0059460E"/>
    <w:rsid w:val="005C020F"/>
    <w:rsid w:val="005D4DA3"/>
    <w:rsid w:val="005F0B48"/>
    <w:rsid w:val="00623282"/>
    <w:rsid w:val="00624B17"/>
    <w:rsid w:val="006264A4"/>
    <w:rsid w:val="00661E95"/>
    <w:rsid w:val="00681741"/>
    <w:rsid w:val="00683D81"/>
    <w:rsid w:val="006C4182"/>
    <w:rsid w:val="006E0EB2"/>
    <w:rsid w:val="007671B8"/>
    <w:rsid w:val="00786E5E"/>
    <w:rsid w:val="007A3DB6"/>
    <w:rsid w:val="007E7B4A"/>
    <w:rsid w:val="007F51DE"/>
    <w:rsid w:val="00805C18"/>
    <w:rsid w:val="008074A5"/>
    <w:rsid w:val="00863DF7"/>
    <w:rsid w:val="008719C6"/>
    <w:rsid w:val="008849C3"/>
    <w:rsid w:val="00886155"/>
    <w:rsid w:val="008C7E57"/>
    <w:rsid w:val="00902FC3"/>
    <w:rsid w:val="00934441"/>
    <w:rsid w:val="00941818"/>
    <w:rsid w:val="00956016"/>
    <w:rsid w:val="009778C1"/>
    <w:rsid w:val="00984839"/>
    <w:rsid w:val="00994FE7"/>
    <w:rsid w:val="00997CA2"/>
    <w:rsid w:val="009B2BA1"/>
    <w:rsid w:val="009C334D"/>
    <w:rsid w:val="009C34F2"/>
    <w:rsid w:val="00A025ED"/>
    <w:rsid w:val="00A0545B"/>
    <w:rsid w:val="00A26B70"/>
    <w:rsid w:val="00A32004"/>
    <w:rsid w:val="00A46BB7"/>
    <w:rsid w:val="00A834A2"/>
    <w:rsid w:val="00A9055E"/>
    <w:rsid w:val="00AA0890"/>
    <w:rsid w:val="00B64E40"/>
    <w:rsid w:val="00B834E2"/>
    <w:rsid w:val="00B91B45"/>
    <w:rsid w:val="00B94D25"/>
    <w:rsid w:val="00BB02E4"/>
    <w:rsid w:val="00BB7E4C"/>
    <w:rsid w:val="00BD06D8"/>
    <w:rsid w:val="00BF14AE"/>
    <w:rsid w:val="00BF6D53"/>
    <w:rsid w:val="00C12722"/>
    <w:rsid w:val="00C409C1"/>
    <w:rsid w:val="00C4256E"/>
    <w:rsid w:val="00C45993"/>
    <w:rsid w:val="00C53F0B"/>
    <w:rsid w:val="00C56542"/>
    <w:rsid w:val="00C576FF"/>
    <w:rsid w:val="00C778A2"/>
    <w:rsid w:val="00CF44FC"/>
    <w:rsid w:val="00D12A77"/>
    <w:rsid w:val="00D90467"/>
    <w:rsid w:val="00D94719"/>
    <w:rsid w:val="00D949F9"/>
    <w:rsid w:val="00DC591D"/>
    <w:rsid w:val="00DF076A"/>
    <w:rsid w:val="00DF1D91"/>
    <w:rsid w:val="00E04E95"/>
    <w:rsid w:val="00E21EB4"/>
    <w:rsid w:val="00E57469"/>
    <w:rsid w:val="00E96E82"/>
    <w:rsid w:val="00EC5D55"/>
    <w:rsid w:val="00F0163E"/>
    <w:rsid w:val="00F218DA"/>
    <w:rsid w:val="00F40060"/>
    <w:rsid w:val="00F46C6D"/>
    <w:rsid w:val="00F80A7B"/>
    <w:rsid w:val="00F82EB2"/>
    <w:rsid w:val="00FA0991"/>
    <w:rsid w:val="00FC6A65"/>
    <w:rsid w:val="00FE42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0CF3C"/>
  <w15:chartTrackingRefBased/>
  <w15:docId w15:val="{260E6233-ABAB-414A-BAE7-EF7EF9C21F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78C1"/>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
    <w:name w:val="Unresolved Mention"/>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semiHidden/>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semiHidden/>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139/f2011-100"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244684-F5E3-4EF7-9C5E-0E2D9365E4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6665</Words>
  <Characters>37992</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Punt, Andre (O&amp;A, Hobart)</cp:lastModifiedBy>
  <cp:revision>2</cp:revision>
  <dcterms:created xsi:type="dcterms:W3CDTF">2018-09-28T23:59:00Z</dcterms:created>
  <dcterms:modified xsi:type="dcterms:W3CDTF">2018-09-28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